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B6BB8" w14:textId="77777777" w:rsidR="00AC4A9C" w:rsidRPr="00AC4A9C" w:rsidRDefault="00AD6FD5" w:rsidP="00AC4A9C">
      <w:pPr>
        <w:snapToGrid w:val="0"/>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ISTEM DETEKSI SAMPAH BOTOL PLASTIK DI BAWAH LAUT DENGAN METODE DEEP LEARNING</w:t>
      </w:r>
    </w:p>
    <w:p w14:paraId="32206F0D" w14:textId="77777777" w:rsidR="00AC4A9C" w:rsidRPr="0086259F" w:rsidRDefault="00AC4A9C" w:rsidP="00AC4A9C">
      <w:pPr>
        <w:snapToGrid w:val="0"/>
        <w:spacing w:after="0" w:line="360" w:lineRule="auto"/>
        <w:jc w:val="center"/>
        <w:rPr>
          <w:rFonts w:ascii="Times New Roman" w:hAnsi="Times New Roman" w:cs="Times New Roman"/>
          <w:b/>
          <w:sz w:val="24"/>
          <w:szCs w:val="24"/>
          <w:lang w:val="id-ID"/>
        </w:rPr>
      </w:pPr>
    </w:p>
    <w:p w14:paraId="21510D48" w14:textId="77777777" w:rsidR="00AC4A9C" w:rsidRPr="0086259F" w:rsidRDefault="00AC4A9C" w:rsidP="00AC4A9C">
      <w:pPr>
        <w:snapToGrid w:val="0"/>
        <w:spacing w:after="0" w:line="360" w:lineRule="auto"/>
        <w:jc w:val="center"/>
        <w:rPr>
          <w:rFonts w:ascii="Times New Roman" w:hAnsi="Times New Roman" w:cs="Times New Roman"/>
          <w:b/>
          <w:sz w:val="24"/>
          <w:szCs w:val="24"/>
          <w:lang w:val="id-ID"/>
        </w:rPr>
      </w:pPr>
      <w:r w:rsidRPr="0086259F">
        <w:rPr>
          <w:rFonts w:ascii="Times New Roman" w:eastAsia="Times New Roman" w:hAnsi="Times New Roman" w:cs="Times New Roman"/>
          <w:b/>
          <w:noProof/>
          <w:sz w:val="24"/>
          <w:szCs w:val="24"/>
          <w:lang w:val="en-US" w:eastAsia="en-US"/>
        </w:rPr>
        <w:drawing>
          <wp:inline distT="0" distB="0" distL="0" distR="0" wp14:anchorId="62F1EBE9" wp14:editId="75F42C9F">
            <wp:extent cx="1450800" cy="1800000"/>
            <wp:effectExtent l="0" t="0" r="0" b="0"/>
            <wp:docPr id="3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
                    <a:srcRect/>
                    <a:stretch>
                      <a:fillRect/>
                    </a:stretch>
                  </pic:blipFill>
                  <pic:spPr>
                    <a:xfrm>
                      <a:off x="0" y="0"/>
                      <a:ext cx="1450800" cy="1800000"/>
                    </a:xfrm>
                    <a:prstGeom prst="rect">
                      <a:avLst/>
                    </a:prstGeom>
                    <a:ln/>
                  </pic:spPr>
                </pic:pic>
              </a:graphicData>
            </a:graphic>
          </wp:inline>
        </w:drawing>
      </w:r>
    </w:p>
    <w:p w14:paraId="3D77488A" w14:textId="77777777" w:rsidR="00AC4A9C" w:rsidRPr="0086259F" w:rsidRDefault="00AC4A9C" w:rsidP="00AC4A9C">
      <w:pPr>
        <w:snapToGrid w:val="0"/>
        <w:spacing w:after="0" w:line="360" w:lineRule="auto"/>
        <w:rPr>
          <w:rFonts w:ascii="Times New Roman" w:hAnsi="Times New Roman" w:cs="Times New Roman"/>
          <w:b/>
          <w:sz w:val="24"/>
          <w:szCs w:val="24"/>
          <w:lang w:val="id-ID"/>
        </w:rPr>
      </w:pPr>
    </w:p>
    <w:p w14:paraId="2426B79E"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TUGAS AKHIR</w:t>
      </w:r>
    </w:p>
    <w:p w14:paraId="7C5EE7EF"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Disusun dalam rangka memenuhi salah satu persyaratan</w:t>
      </w:r>
    </w:p>
    <w:p w14:paraId="5FF4BD39"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Untuk menyelesaikan program Strata-1 Departemen Teknik Informatika</w:t>
      </w:r>
    </w:p>
    <w:p w14:paraId="4B0C2838"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Fakultas Teknik Universitas Hasanuddin</w:t>
      </w:r>
    </w:p>
    <w:p w14:paraId="2C6FD77E"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Makassar</w:t>
      </w:r>
    </w:p>
    <w:p w14:paraId="59AACCDF"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isusun Oleh:</w:t>
      </w:r>
    </w:p>
    <w:tbl>
      <w:tblPr>
        <w:tblW w:w="34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73"/>
      </w:tblGrid>
      <w:tr w:rsidR="00AC4A9C" w:rsidRPr="0086259F" w14:paraId="0DCA315C" w14:textId="77777777" w:rsidTr="00E72C13">
        <w:trPr>
          <w:trHeight w:val="1395"/>
          <w:jc w:val="center"/>
        </w:trPr>
        <w:tc>
          <w:tcPr>
            <w:tcW w:w="3473" w:type="dxa"/>
            <w:vAlign w:val="center"/>
          </w:tcPr>
          <w:p w14:paraId="08826786" w14:textId="77777777" w:rsidR="00AC4A9C" w:rsidRPr="00AC4A9C" w:rsidRDefault="00AD6FD5" w:rsidP="00AC4A9C">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BNU GAURY</w:t>
            </w:r>
            <w:r>
              <w:rPr>
                <w:rFonts w:ascii="Times New Roman" w:eastAsia="Times New Roman" w:hAnsi="Times New Roman" w:cs="Times New Roman"/>
                <w:b/>
                <w:sz w:val="24"/>
                <w:szCs w:val="24"/>
                <w:lang w:val="id-ID"/>
              </w:rPr>
              <w:br/>
              <w:t>D42116009</w:t>
            </w:r>
          </w:p>
        </w:tc>
      </w:tr>
    </w:tbl>
    <w:p w14:paraId="20D45A4F" w14:textId="77777777" w:rsidR="00AC4A9C" w:rsidRPr="0086259F" w:rsidRDefault="00AC4A9C" w:rsidP="00AC4A9C">
      <w:pPr>
        <w:spacing w:line="360" w:lineRule="auto"/>
        <w:rPr>
          <w:rFonts w:ascii="Times New Roman" w:eastAsia="Times New Roman" w:hAnsi="Times New Roman" w:cs="Times New Roman"/>
          <w:b/>
          <w:sz w:val="24"/>
          <w:szCs w:val="24"/>
          <w:lang w:val="id-ID"/>
        </w:rPr>
      </w:pPr>
    </w:p>
    <w:p w14:paraId="0D9951E8" w14:textId="77777777" w:rsidR="00AC4A9C" w:rsidRPr="0086259F" w:rsidRDefault="00AC4A9C" w:rsidP="00AC4A9C">
      <w:pPr>
        <w:spacing w:line="360" w:lineRule="auto"/>
        <w:rPr>
          <w:rFonts w:ascii="Times New Roman" w:eastAsia="Times New Roman" w:hAnsi="Times New Roman" w:cs="Times New Roman"/>
          <w:b/>
          <w:sz w:val="24"/>
          <w:szCs w:val="24"/>
          <w:lang w:val="id-ID"/>
        </w:rPr>
      </w:pPr>
    </w:p>
    <w:p w14:paraId="4DE7F684"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EPARTEMEN TEKNIK INFORMATIKA</w:t>
      </w:r>
    </w:p>
    <w:p w14:paraId="56E8F97F"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FAKULTAS TEKNIK</w:t>
      </w:r>
    </w:p>
    <w:p w14:paraId="42B86B48"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UNIVERSITAS HASANUDDIN</w:t>
      </w:r>
    </w:p>
    <w:p w14:paraId="37F88372" w14:textId="77777777" w:rsidR="00AC4A9C" w:rsidRPr="0086259F" w:rsidRDefault="002000A1" w:rsidP="00AC4A9C">
      <w:pPr>
        <w:spacing w:line="36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2019</w:t>
      </w:r>
    </w:p>
    <w:p w14:paraId="53D78188"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lastRenderedPageBreak/>
        <w:t>Judul</w:t>
      </w:r>
    </w:p>
    <w:p w14:paraId="0D912570" w14:textId="4669DB59"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Judul proyek</w:t>
      </w:r>
      <w:r>
        <w:rPr>
          <w:rFonts w:ascii="Times New Roman" w:hAnsi="Times New Roman" w:cs="Times New Roman"/>
          <w:sz w:val="24"/>
          <w:szCs w:val="24"/>
          <w:lang w:val="id-ID"/>
        </w:rPr>
        <w:t xml:space="preserve"> tugas akhir ini adalah “</w:t>
      </w:r>
      <w:r w:rsidR="00AD6FD5">
        <w:rPr>
          <w:rFonts w:ascii="Times New Roman" w:hAnsi="Times New Roman" w:cs="Times New Roman"/>
          <w:sz w:val="24"/>
          <w:szCs w:val="24"/>
          <w:lang w:val="en-US"/>
        </w:rPr>
        <w:t xml:space="preserve">Sistem Deteksi Sampah Botol Plastik </w:t>
      </w:r>
      <w:r w:rsidR="00B64A4F">
        <w:rPr>
          <w:rFonts w:ascii="Times New Roman" w:hAnsi="Times New Roman" w:cs="Times New Roman"/>
          <w:sz w:val="24"/>
          <w:szCs w:val="24"/>
          <w:lang w:val="en-US"/>
        </w:rPr>
        <w:t>Di Bawah Laut Dengan Metode Deep</w:t>
      </w:r>
      <w:r w:rsidR="00AD6FD5">
        <w:rPr>
          <w:rFonts w:ascii="Times New Roman" w:hAnsi="Times New Roman" w:cs="Times New Roman"/>
          <w:sz w:val="24"/>
          <w:szCs w:val="24"/>
          <w:lang w:val="en-US"/>
        </w:rPr>
        <w:t xml:space="preserve"> Learning</w:t>
      </w:r>
      <w:r w:rsidRPr="0086259F">
        <w:rPr>
          <w:rFonts w:ascii="Times New Roman" w:hAnsi="Times New Roman" w:cs="Times New Roman"/>
          <w:sz w:val="24"/>
          <w:szCs w:val="24"/>
          <w:lang w:val="id-ID"/>
        </w:rPr>
        <w:t>”.</w:t>
      </w:r>
    </w:p>
    <w:p w14:paraId="1455E3CD" w14:textId="77777777"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p>
    <w:p w14:paraId="3E10E619"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Latar Belakang</w:t>
      </w:r>
    </w:p>
    <w:p w14:paraId="29581085" w14:textId="77777777" w:rsidR="00AD6FD5" w:rsidRPr="00AD6FD5" w:rsidRDefault="00AD6FD5" w:rsidP="00AD6FD5">
      <w:pPr>
        <w:pStyle w:val="ListParagraph"/>
        <w:spacing w:line="360" w:lineRule="auto"/>
        <w:ind w:firstLine="720"/>
        <w:jc w:val="both"/>
        <w:rPr>
          <w:rFonts w:ascii="Times New Roman" w:hAnsi="Times New Roman" w:cs="Times New Roman"/>
          <w:sz w:val="24"/>
          <w:szCs w:val="24"/>
        </w:rPr>
      </w:pPr>
      <w:r w:rsidRPr="00AD6FD5">
        <w:rPr>
          <w:rFonts w:ascii="Times New Roman" w:hAnsi="Times New Roman" w:cs="Times New Roman"/>
          <w:sz w:val="24"/>
          <w:szCs w:val="24"/>
          <w:lang w:val="en-US"/>
        </w:rPr>
        <w:t>Seberapa banyakkah plastik yang diproduksi manusia? Menurut </w:t>
      </w:r>
      <w:r w:rsidRPr="00AD6FD5">
        <w:rPr>
          <w:rFonts w:ascii="Times New Roman" w:hAnsi="Times New Roman" w:cs="Times New Roman"/>
          <w:i/>
          <w:iCs/>
          <w:sz w:val="24"/>
          <w:szCs w:val="24"/>
        </w:rPr>
        <w:t>Our World in Data</w:t>
      </w:r>
      <w:r w:rsidRPr="00AD6FD5">
        <w:rPr>
          <w:rFonts w:ascii="Times New Roman" w:hAnsi="Times New Roman" w:cs="Times New Roman"/>
          <w:sz w:val="24"/>
          <w:szCs w:val="24"/>
          <w:lang w:val="en-US"/>
        </w:rPr>
        <w:t>, pada 1950, dunia hanya memproduksi dua juta ton per tahunnya. Namun, sejak saat itu, produksi tahunan plastik meningkat hampir 200 kali lipat menjadi 7,8 miliar ton di 2015. Jumlah ini setara dengan massa 2/3 populasi dunia</w:t>
      </w:r>
      <w:r w:rsidRPr="00AD6FD5">
        <w:rPr>
          <w:rFonts w:ascii="Times New Roman" w:hAnsi="Times New Roman" w:cs="Times New Roman"/>
          <w:sz w:val="24"/>
          <w:szCs w:val="24"/>
        </w:rPr>
        <w:t>[1].</w:t>
      </w:r>
    </w:p>
    <w:p w14:paraId="327E8413" w14:textId="67449B5D" w:rsidR="00AD6FD5" w:rsidRDefault="00AD6FD5" w:rsidP="00AD6FD5">
      <w:pPr>
        <w:pStyle w:val="ListParagraph"/>
        <w:spacing w:line="360" w:lineRule="auto"/>
        <w:ind w:firstLine="720"/>
        <w:jc w:val="both"/>
        <w:rPr>
          <w:rFonts w:ascii="Times New Roman" w:hAnsi="Times New Roman" w:cs="Times New Roman"/>
          <w:sz w:val="24"/>
          <w:szCs w:val="24"/>
        </w:rPr>
      </w:pPr>
      <w:r w:rsidRPr="00AD6FD5">
        <w:rPr>
          <w:rFonts w:ascii="Times New Roman" w:hAnsi="Times New Roman" w:cs="Times New Roman"/>
          <w:sz w:val="24"/>
          <w:szCs w:val="24"/>
        </w:rPr>
        <w:t>Sampah plastik adalah marine debris terbesar. Menurut NOAA, marine debris adalah material padat yang dirpoduksi atau diproses, baik secara langsung maupun tidak, secara sengaja maupun tidak, dibuang atau ditinggalkan di wilayah perairan laut. Memang ada bahan dasar plastik yang mudah terurai di daratan. Tapi bahan ini tetap akan sulit untuk terurai di lautan. Jika dibiarkan, sampah plastik akan menumpul di lautan. Hal ini akan membahayakan mahkluk hidup yang tinggal di laut. Contohnya : Mengganggu pencernaan dan meracuni hewan laut, Melukai hewan laut, dan Mengganggu mangrove dan terumbu karang</w:t>
      </w:r>
      <w:r w:rsidR="00E80E83">
        <w:rPr>
          <w:rFonts w:ascii="Times New Roman" w:hAnsi="Times New Roman" w:cs="Times New Roman"/>
          <w:sz w:val="24"/>
          <w:szCs w:val="24"/>
        </w:rPr>
        <w:t>[2]</w:t>
      </w:r>
      <w:r w:rsidRPr="00AD6FD5">
        <w:rPr>
          <w:rFonts w:ascii="Times New Roman" w:hAnsi="Times New Roman" w:cs="Times New Roman"/>
          <w:sz w:val="24"/>
          <w:szCs w:val="24"/>
        </w:rPr>
        <w:t>.</w:t>
      </w:r>
    </w:p>
    <w:p w14:paraId="56755A4F" w14:textId="5C9EA16B" w:rsidR="003213F8" w:rsidRDefault="003213F8" w:rsidP="00AD6FD5">
      <w:pPr>
        <w:pStyle w:val="ListParagraph"/>
        <w:spacing w:line="360" w:lineRule="auto"/>
        <w:ind w:firstLine="720"/>
        <w:jc w:val="both"/>
        <w:rPr>
          <w:rFonts w:ascii="Times New Roman" w:hAnsi="Times New Roman" w:cs="Times New Roman"/>
          <w:sz w:val="24"/>
          <w:szCs w:val="24"/>
        </w:rPr>
      </w:pPr>
      <w:r w:rsidRPr="003213F8">
        <w:rPr>
          <w:rFonts w:ascii="Times New Roman" w:hAnsi="Times New Roman" w:cs="Times New Roman"/>
          <w:sz w:val="24"/>
          <w:szCs w:val="24"/>
        </w:rPr>
        <w:t xml:space="preserve">Seperti yang kita tahu bahwa pada tahun 2015, Jambeck beserta tim mengeluarkan hasil penelitian mereka pada jurnal yang berjudul Plastic Waste Inputs From Land Into The Ocean. Dari data tersebut dikatakan bahwa Indonesia menempati posisi kedua sebagai penyumbang sampah plastik ke lautan di dunia. Sampah yang tidak terkelola dan pola masyarakat membuang sampah di sungai ataupun kawasan pesisir menajdi faktor pendukung adanya sampah lautan. Air permukaan, baik yang mengalir maupun yang tergenang seperti danau, waduk dan rawa serta sebagian air bawah permukaan (sungai-sungai) bergabung satu sama lain dan membentuk sungai utama yang membawa seluruh air permukaan disekitar daerah aliran sungai menuju laut, dimana wilayah pesisir Indonesia mencakup 50% areal daratan, dengan tingkat populasi 70% tinggal </w:t>
      </w:r>
      <w:r w:rsidRPr="003213F8">
        <w:rPr>
          <w:rFonts w:ascii="Times New Roman" w:hAnsi="Times New Roman" w:cs="Times New Roman"/>
          <w:sz w:val="24"/>
          <w:szCs w:val="24"/>
        </w:rPr>
        <w:lastRenderedPageBreak/>
        <w:t>diwilayah ini. Hal tersebut yang membuat terkumpulnya sampah dilautan. Dari sampah-sampah tersebut terdapat jenis sampah plastik yang paling banyak ditemukan yaitu: Botol Plastik dengan jumlah 1.578.834</w:t>
      </w:r>
      <w:r w:rsidR="00E80E83">
        <w:rPr>
          <w:rFonts w:ascii="Times New Roman" w:hAnsi="Times New Roman" w:cs="Times New Roman"/>
          <w:sz w:val="24"/>
          <w:szCs w:val="24"/>
        </w:rPr>
        <w:t>[3]</w:t>
      </w:r>
      <w:r w:rsidRPr="003213F8">
        <w:rPr>
          <w:rFonts w:ascii="Times New Roman" w:hAnsi="Times New Roman" w:cs="Times New Roman"/>
          <w:sz w:val="24"/>
          <w:szCs w:val="24"/>
        </w:rPr>
        <w:t xml:space="preserve">.  </w:t>
      </w:r>
    </w:p>
    <w:p w14:paraId="7AC724E4" w14:textId="6D69FEF7" w:rsidR="003213F8" w:rsidRDefault="003213F8" w:rsidP="00AD6FD5">
      <w:pPr>
        <w:pStyle w:val="ListParagraph"/>
        <w:spacing w:line="360" w:lineRule="auto"/>
        <w:ind w:firstLine="720"/>
        <w:jc w:val="both"/>
        <w:rPr>
          <w:rFonts w:ascii="Times New Roman" w:hAnsi="Times New Roman" w:cs="Times New Roman"/>
          <w:sz w:val="24"/>
          <w:szCs w:val="24"/>
        </w:rPr>
      </w:pPr>
      <w:r w:rsidRPr="003213F8">
        <w:rPr>
          <w:rFonts w:ascii="Times New Roman" w:hAnsi="Times New Roman" w:cs="Times New Roman"/>
          <w:sz w:val="24"/>
          <w:szCs w:val="24"/>
        </w:rPr>
        <w:t>Hanan, volunteer Yayasan Wakatobi, yang juga menjadi Ketua Badan Promosi Wakatobi, bersama dengan WWF dan Akademi Komunitas Perikanan dan Kelautan (AKKP) Wakatobi menemukan Paus Sperma (P. Macrocephalus) yang sudah menjadi bangkai di perairan Desa Kapota, Kabupaten Wakatobi, Sulawesi Tenggara. Sedihnya, saat melakukan pemeriksaan terhadap organ dalam paus tersebut, berbagai sampah ditemukan. Dari hasil identifikasi yang dilakukan dosen AKKP Wakatobi, ditemukan beberapa jenis sampah plastik dengan komposisi: gelas plastik 750 gram (115 buah), plastik keras 140 gra, (19 buah), botol plastik 150 gram (4 buah), kantong plastik 260 gram (25 buah), serpihan kayu 740 gram (6 potong</w:t>
      </w:r>
      <w:r w:rsidR="00E80E83">
        <w:rPr>
          <w:rFonts w:ascii="Times New Roman" w:hAnsi="Times New Roman" w:cs="Times New Roman"/>
          <w:sz w:val="24"/>
          <w:szCs w:val="24"/>
        </w:rPr>
        <w:t>)[1]</w:t>
      </w:r>
      <w:r w:rsidRPr="003213F8">
        <w:rPr>
          <w:rFonts w:ascii="Times New Roman" w:hAnsi="Times New Roman" w:cs="Times New Roman"/>
          <w:sz w:val="24"/>
          <w:szCs w:val="24"/>
        </w:rPr>
        <w:t>.</w:t>
      </w:r>
    </w:p>
    <w:p w14:paraId="11EBE45A" w14:textId="1B59D5F2" w:rsidR="003213F8" w:rsidRDefault="003213F8" w:rsidP="00AD6FD5">
      <w:pPr>
        <w:pStyle w:val="ListParagraph"/>
        <w:spacing w:line="360" w:lineRule="auto"/>
        <w:ind w:firstLine="720"/>
        <w:jc w:val="both"/>
        <w:rPr>
          <w:rFonts w:ascii="Times New Roman" w:hAnsi="Times New Roman" w:cs="Times New Roman"/>
          <w:sz w:val="24"/>
          <w:szCs w:val="24"/>
        </w:rPr>
      </w:pPr>
      <w:r w:rsidRPr="003213F8">
        <w:rPr>
          <w:rFonts w:ascii="Times New Roman" w:hAnsi="Times New Roman" w:cs="Times New Roman"/>
          <w:sz w:val="24"/>
          <w:szCs w:val="24"/>
        </w:rPr>
        <w:t>Dilansir dari World Atlas, Indonesia menjadi negara ke-4 pengguna botol plastik terbanyak di dunia. Tercatat penggunaan botol plastik di negara</w:t>
      </w:r>
      <w:r w:rsidR="00DB3D93">
        <w:rPr>
          <w:rFonts w:ascii="Times New Roman" w:hAnsi="Times New Roman" w:cs="Times New Roman"/>
          <w:sz w:val="24"/>
          <w:szCs w:val="24"/>
        </w:rPr>
        <w:t xml:space="preserve"> Indonesia mencapai 4,82 miliar[1].</w:t>
      </w:r>
    </w:p>
    <w:p w14:paraId="38221D39" w14:textId="4045699C" w:rsidR="009A4344" w:rsidRDefault="009A4344" w:rsidP="00AD6FD5">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Berdasarkan latar belakang yang telah dijelaskan di atas, maka dalam pe</w:t>
      </w:r>
      <w:r>
        <w:rPr>
          <w:rFonts w:ascii="Times New Roman" w:hAnsi="Times New Roman" w:cs="Times New Roman"/>
          <w:sz w:val="24"/>
          <w:szCs w:val="24"/>
        </w:rPr>
        <w:t>nelitian ini dibuatlah sebuah si</w:t>
      </w:r>
      <w:r w:rsidRPr="007F70FD">
        <w:rPr>
          <w:rFonts w:ascii="Times New Roman" w:hAnsi="Times New Roman" w:cs="Times New Roman"/>
          <w:sz w:val="24"/>
          <w:szCs w:val="24"/>
        </w:rPr>
        <w:t>stem yang dapat</w:t>
      </w:r>
      <w:r>
        <w:rPr>
          <w:rFonts w:ascii="Times New Roman" w:hAnsi="Times New Roman" w:cs="Times New Roman"/>
          <w:sz w:val="24"/>
          <w:szCs w:val="24"/>
        </w:rPr>
        <w:t xml:space="preserve"> mendeteksi keberadaan sampah botol plastik</w:t>
      </w:r>
      <w:r w:rsidRPr="007F70FD">
        <w:rPr>
          <w:rFonts w:ascii="Times New Roman" w:hAnsi="Times New Roman" w:cs="Times New Roman"/>
          <w:sz w:val="24"/>
          <w:szCs w:val="24"/>
        </w:rPr>
        <w:t xml:space="preserve"> menggunakan metode deep learning (</w:t>
      </w:r>
      <w:r w:rsidRPr="007F70FD">
        <w:rPr>
          <w:rFonts w:ascii="Times New Roman" w:hAnsi="Times New Roman" w:cs="Times New Roman"/>
          <w:i/>
          <w:sz w:val="24"/>
          <w:szCs w:val="24"/>
        </w:rPr>
        <w:t>neural network</w:t>
      </w:r>
      <w:r w:rsidRPr="007F70FD">
        <w:rPr>
          <w:rFonts w:ascii="Times New Roman" w:hAnsi="Times New Roman" w:cs="Times New Roman"/>
          <w:sz w:val="24"/>
          <w:szCs w:val="24"/>
        </w:rPr>
        <w:t>). Sistem ini akan menganalisa video bawah laut yang direkam menggunakan drone kem</w:t>
      </w:r>
      <w:r>
        <w:rPr>
          <w:rFonts w:ascii="Times New Roman" w:hAnsi="Times New Roman" w:cs="Times New Roman"/>
          <w:sz w:val="24"/>
          <w:szCs w:val="24"/>
        </w:rPr>
        <w:t>udian menganalisa data video</w:t>
      </w:r>
      <w:r w:rsidRPr="007F70FD">
        <w:rPr>
          <w:rFonts w:ascii="Times New Roman" w:hAnsi="Times New Roman" w:cs="Times New Roman"/>
          <w:sz w:val="24"/>
          <w:szCs w:val="24"/>
        </w:rPr>
        <w:t xml:space="preserve"> untuk</w:t>
      </w:r>
      <w:r>
        <w:rPr>
          <w:rFonts w:ascii="Times New Roman" w:hAnsi="Times New Roman" w:cs="Times New Roman"/>
          <w:sz w:val="24"/>
          <w:szCs w:val="24"/>
        </w:rPr>
        <w:t xml:space="preserve"> mendeteksi keberadaan sampah botol plastik</w:t>
      </w:r>
      <w:r w:rsidRPr="007F70FD">
        <w:rPr>
          <w:rFonts w:ascii="Times New Roman" w:hAnsi="Times New Roman" w:cs="Times New Roman"/>
          <w:sz w:val="24"/>
          <w:szCs w:val="24"/>
        </w:rPr>
        <w:t xml:space="preserve"> di dalam video tersebut</w:t>
      </w:r>
      <w:r>
        <w:rPr>
          <w:rFonts w:ascii="Times New Roman" w:hAnsi="Times New Roman" w:cs="Times New Roman"/>
          <w:sz w:val="24"/>
          <w:szCs w:val="24"/>
        </w:rPr>
        <w:t>.</w:t>
      </w:r>
    </w:p>
    <w:p w14:paraId="41F16E46" w14:textId="50592012" w:rsidR="009A4344" w:rsidRDefault="00681F5C" w:rsidP="00AD6FD5">
      <w:pPr>
        <w:pStyle w:val="ListParagraph"/>
        <w:spacing w:line="360" w:lineRule="auto"/>
        <w:ind w:firstLine="720"/>
        <w:jc w:val="both"/>
        <w:rPr>
          <w:rFonts w:ascii="Times New Roman" w:hAnsi="Times New Roman" w:cs="Times New Roman"/>
          <w:sz w:val="24"/>
          <w:szCs w:val="24"/>
          <w:lang w:val="id-ID"/>
        </w:rPr>
      </w:pPr>
      <w:r w:rsidRPr="007F70FD">
        <w:rPr>
          <w:rFonts w:ascii="Times New Roman" w:hAnsi="Times New Roman" w:cs="Times New Roman"/>
          <w:sz w:val="24"/>
          <w:szCs w:val="24"/>
        </w:rPr>
        <w:t>Terdapat beberapa penelitian ya</w:t>
      </w:r>
      <w:r w:rsidR="00323C7F">
        <w:rPr>
          <w:rFonts w:ascii="Times New Roman" w:hAnsi="Times New Roman" w:cs="Times New Roman"/>
          <w:sz w:val="24"/>
          <w:szCs w:val="24"/>
        </w:rPr>
        <w:t xml:space="preserve">ng telah melakukan penelitian terhadap botol plastik dan deteksi objek di bawah laut. </w:t>
      </w:r>
      <w:r w:rsidR="00212BB0">
        <w:rPr>
          <w:rFonts w:ascii="Times New Roman" w:hAnsi="Times New Roman" w:cs="Times New Roman"/>
          <w:sz w:val="24"/>
        </w:rPr>
        <w:t xml:space="preserve">Li Yujie </w:t>
      </w:r>
      <w:r w:rsidR="00323C7F" w:rsidRPr="00D15D62">
        <w:rPr>
          <w:rFonts w:ascii="Times New Roman" w:hAnsi="Times New Roman" w:cs="Times New Roman"/>
          <w:sz w:val="24"/>
        </w:rPr>
        <w:t>dkk.</w:t>
      </w:r>
      <w:r w:rsidR="00323C7F" w:rsidRPr="00D15D62">
        <w:rPr>
          <w:rFonts w:ascii="Times New Roman" w:hAnsi="Times New Roman" w:cs="Times New Roman"/>
          <w:sz w:val="24"/>
          <w:szCs w:val="24"/>
          <w:lang w:val="id-ID"/>
        </w:rPr>
        <w:t xml:space="preserve"> pada tahun 2016 </w:t>
      </w:r>
      <w:r w:rsidR="00323C7F" w:rsidRPr="00D15D62">
        <w:rPr>
          <w:rFonts w:ascii="Times New Roman" w:hAnsi="Times New Roman" w:cs="Times New Roman"/>
          <w:sz w:val="24"/>
          <w:szCs w:val="24"/>
          <w:lang w:val="en-US"/>
        </w:rPr>
        <w:t>membuat suatu sistem yang dapat meningkatkan kualitas citra di kondisi air keruh</w:t>
      </w:r>
      <w:r w:rsidR="00323C7F">
        <w:rPr>
          <w:rFonts w:ascii="Times New Roman" w:hAnsi="Times New Roman" w:cs="Times New Roman"/>
          <w:sz w:val="24"/>
          <w:szCs w:val="24"/>
          <w:lang w:val="en-US"/>
        </w:rPr>
        <w:t>.</w:t>
      </w:r>
      <w:r w:rsidR="00323C7F">
        <w:rPr>
          <w:rFonts w:ascii="Times New Roman" w:hAnsi="Times New Roman" w:cs="Times New Roman"/>
          <w:sz w:val="24"/>
          <w:szCs w:val="24"/>
          <w:lang w:val="en-US"/>
        </w:rPr>
        <w:t xml:space="preserve"> </w:t>
      </w:r>
      <w:r w:rsidR="00323C7F">
        <w:rPr>
          <w:rFonts w:ascii="Times New Roman" w:hAnsi="Times New Roman" w:cs="Times New Roman"/>
          <w:sz w:val="24"/>
        </w:rPr>
        <w:t xml:space="preserve">Sun Xin, </w:t>
      </w:r>
      <w:r w:rsidR="00323C7F">
        <w:rPr>
          <w:rFonts w:ascii="Times New Roman" w:hAnsi="Times New Roman" w:cs="Times New Roman"/>
          <w:sz w:val="24"/>
          <w:lang w:val="id-ID"/>
        </w:rPr>
        <w:t>dkk.</w:t>
      </w:r>
      <w:r w:rsidR="00323C7F">
        <w:rPr>
          <w:rFonts w:ascii="Times New Roman" w:hAnsi="Times New Roman" w:cs="Times New Roman"/>
          <w:sz w:val="24"/>
          <w:szCs w:val="24"/>
          <w:lang w:val="id-ID"/>
        </w:rPr>
        <w:t xml:space="preserve"> pada tahun 2018 melakukan analisis terhadap pengenalan objek pada video bawah laut yang memiliki kualitas yang rendah.</w:t>
      </w:r>
    </w:p>
    <w:p w14:paraId="64A7EADB" w14:textId="2478D599" w:rsidR="00323C7F" w:rsidRDefault="00323C7F" w:rsidP="00AD6FD5">
      <w:pPr>
        <w:pStyle w:val="ListParagraph"/>
        <w:spacing w:line="360" w:lineRule="auto"/>
        <w:ind w:firstLine="720"/>
        <w:jc w:val="both"/>
        <w:rPr>
          <w:rFonts w:ascii="Times New Roman" w:hAnsi="Times New Roman" w:cs="Times New Roman"/>
          <w:sz w:val="24"/>
        </w:rPr>
      </w:pPr>
      <w:r>
        <w:rPr>
          <w:rFonts w:ascii="Times New Roman" w:hAnsi="Times New Roman" w:cs="Times New Roman"/>
          <w:sz w:val="24"/>
        </w:rPr>
        <w:lastRenderedPageBreak/>
        <w:t>Kemudian p</w:t>
      </w:r>
      <w:r w:rsidRPr="00B839DA">
        <w:rPr>
          <w:rFonts w:ascii="Times New Roman" w:hAnsi="Times New Roman" w:cs="Times New Roman"/>
          <w:sz w:val="24"/>
        </w:rPr>
        <w:t xml:space="preserve">ada tahun 2015, </w:t>
      </w:r>
      <w:r>
        <w:rPr>
          <w:rFonts w:ascii="Times New Roman" w:hAnsi="Times New Roman" w:cs="Times New Roman"/>
          <w:sz w:val="24"/>
        </w:rPr>
        <w:t xml:space="preserve">Xiaoyu Liang </w:t>
      </w:r>
      <w:r w:rsidRPr="00B839DA">
        <w:rPr>
          <w:rFonts w:ascii="Times New Roman" w:hAnsi="Times New Roman" w:cs="Times New Roman"/>
          <w:sz w:val="24"/>
        </w:rPr>
        <w:t>dkk. membua</w:t>
      </w:r>
      <w:r>
        <w:rPr>
          <w:rFonts w:ascii="Times New Roman" w:hAnsi="Times New Roman" w:cs="Times New Roman"/>
          <w:sz w:val="24"/>
        </w:rPr>
        <w:t>t suatu sistem yang mampu mendeteksi kerusakan pada botol yaitu hancur, mempunyai celah, dll</w:t>
      </w:r>
      <w:r>
        <w:rPr>
          <w:rFonts w:ascii="Times New Roman" w:hAnsi="Times New Roman" w:cs="Times New Roman"/>
          <w:sz w:val="24"/>
        </w:rPr>
        <w:t xml:space="preserve">. </w:t>
      </w:r>
    </w:p>
    <w:p w14:paraId="48B8E2DF" w14:textId="0DD844C3" w:rsidR="00323C7F" w:rsidRDefault="00323C7F" w:rsidP="00AD6FD5">
      <w:pPr>
        <w:pStyle w:val="ListParagraph"/>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rPr>
        <w:t xml:space="preserve">Dan untuk penelitian </w:t>
      </w:r>
      <w:r w:rsidRPr="00323C7F">
        <w:rPr>
          <w:rFonts w:ascii="Times New Roman" w:hAnsi="Times New Roman" w:cs="Times New Roman"/>
          <w:i/>
          <w:sz w:val="24"/>
        </w:rPr>
        <w:t>underwater drone</w:t>
      </w:r>
      <w:r>
        <w:rPr>
          <w:rFonts w:ascii="Times New Roman" w:hAnsi="Times New Roman" w:cs="Times New Roman"/>
          <w:sz w:val="24"/>
        </w:rPr>
        <w:t xml:space="preserve"> </w:t>
      </w:r>
      <w:r>
        <w:rPr>
          <w:rFonts w:ascii="Times New Roman" w:hAnsi="Times New Roman" w:cs="Times New Roman"/>
          <w:sz w:val="24"/>
        </w:rPr>
        <w:t xml:space="preserve">R.L.P. Lima, </w:t>
      </w:r>
      <w:r>
        <w:rPr>
          <w:rFonts w:ascii="Times New Roman" w:hAnsi="Times New Roman" w:cs="Times New Roman"/>
          <w:sz w:val="24"/>
          <w:lang w:val="id-ID"/>
        </w:rPr>
        <w:t>dkk.</w:t>
      </w:r>
      <w:r>
        <w:rPr>
          <w:rFonts w:ascii="Times New Roman" w:hAnsi="Times New Roman" w:cs="Times New Roman"/>
          <w:sz w:val="24"/>
          <w:szCs w:val="24"/>
          <w:lang w:val="id-ID"/>
        </w:rPr>
        <w:t xml:space="preserve"> pada tahun 2015 </w:t>
      </w:r>
      <w:r>
        <w:rPr>
          <w:rFonts w:ascii="Times New Roman" w:hAnsi="Times New Roman" w:cs="Times New Roman"/>
          <w:sz w:val="24"/>
          <w:szCs w:val="24"/>
          <w:lang w:val="en-US"/>
        </w:rPr>
        <w:t xml:space="preserve">menggunakan </w:t>
      </w:r>
      <w:r w:rsidRPr="00323C7F">
        <w:rPr>
          <w:rFonts w:ascii="Times New Roman" w:hAnsi="Times New Roman" w:cs="Times New Roman"/>
          <w:i/>
          <w:sz w:val="24"/>
          <w:szCs w:val="24"/>
          <w:lang w:val="en-US"/>
        </w:rPr>
        <w:t>underwater drone</w:t>
      </w:r>
      <w:r>
        <w:rPr>
          <w:rFonts w:ascii="Times New Roman" w:hAnsi="Times New Roman" w:cs="Times New Roman"/>
          <w:sz w:val="24"/>
          <w:szCs w:val="24"/>
          <w:lang w:val="en-US"/>
        </w:rPr>
        <w:t xml:space="preserve"> yang dipasangkan sensor kualitas air dan sebuah kamera video</w:t>
      </w:r>
      <w:r>
        <w:rPr>
          <w:rFonts w:ascii="Times New Roman" w:hAnsi="Times New Roman" w:cs="Times New Roman"/>
          <w:sz w:val="24"/>
          <w:szCs w:val="24"/>
          <w:lang w:val="en-US"/>
        </w:rPr>
        <w:t>.</w:t>
      </w:r>
    </w:p>
    <w:p w14:paraId="135FA4C3" w14:textId="77777777" w:rsidR="00323C7F" w:rsidRDefault="00323C7F" w:rsidP="00AD6FD5">
      <w:pPr>
        <w:pStyle w:val="ListParagraph"/>
        <w:spacing w:line="360" w:lineRule="auto"/>
        <w:ind w:firstLine="720"/>
        <w:jc w:val="both"/>
        <w:rPr>
          <w:rFonts w:ascii="Times New Roman" w:hAnsi="Times New Roman" w:cs="Times New Roman"/>
          <w:sz w:val="24"/>
          <w:szCs w:val="24"/>
        </w:rPr>
      </w:pPr>
    </w:p>
    <w:p w14:paraId="721FD2AF" w14:textId="77777777" w:rsidR="00E47078" w:rsidRPr="003213F8" w:rsidRDefault="00E47078" w:rsidP="003213F8">
      <w:pPr>
        <w:spacing w:line="360" w:lineRule="auto"/>
        <w:rPr>
          <w:rFonts w:ascii="Times New Roman" w:hAnsi="Times New Roman" w:cs="Times New Roman"/>
        </w:rPr>
      </w:pPr>
    </w:p>
    <w:p w14:paraId="31852877" w14:textId="77777777" w:rsidR="00AF255B" w:rsidRPr="003213F8" w:rsidRDefault="00AF255B" w:rsidP="003213F8">
      <w:pPr>
        <w:spacing w:line="360" w:lineRule="auto"/>
        <w:rPr>
          <w:rFonts w:ascii="Times New Roman" w:hAnsi="Times New Roman" w:cs="Times New Roman"/>
        </w:rPr>
      </w:pPr>
    </w:p>
    <w:p w14:paraId="5C6E271C" w14:textId="77777777" w:rsidR="00AF255B" w:rsidRDefault="00AF255B" w:rsidP="00AF255B">
      <w:pPr>
        <w:spacing w:line="360" w:lineRule="auto"/>
        <w:jc w:val="both"/>
      </w:pPr>
    </w:p>
    <w:p w14:paraId="3CD2AF9A" w14:textId="77777777" w:rsidR="00323C7F" w:rsidRDefault="00323C7F" w:rsidP="00AF255B">
      <w:pPr>
        <w:spacing w:line="360" w:lineRule="auto"/>
        <w:jc w:val="both"/>
      </w:pPr>
    </w:p>
    <w:p w14:paraId="79A77AB6" w14:textId="77777777" w:rsidR="00323C7F" w:rsidRDefault="00323C7F" w:rsidP="00AF255B">
      <w:pPr>
        <w:spacing w:line="360" w:lineRule="auto"/>
        <w:jc w:val="both"/>
      </w:pPr>
    </w:p>
    <w:p w14:paraId="291B9B2B" w14:textId="77777777" w:rsidR="00323C7F" w:rsidRDefault="00323C7F" w:rsidP="00AF255B">
      <w:pPr>
        <w:spacing w:line="360" w:lineRule="auto"/>
        <w:jc w:val="both"/>
      </w:pPr>
    </w:p>
    <w:p w14:paraId="231C8EA0" w14:textId="77777777" w:rsidR="00323C7F" w:rsidRDefault="00323C7F" w:rsidP="00AF255B">
      <w:pPr>
        <w:spacing w:line="360" w:lineRule="auto"/>
        <w:jc w:val="both"/>
      </w:pPr>
    </w:p>
    <w:p w14:paraId="199846FA" w14:textId="77777777" w:rsidR="00323C7F" w:rsidRDefault="00323C7F" w:rsidP="00AF255B">
      <w:pPr>
        <w:spacing w:line="360" w:lineRule="auto"/>
        <w:jc w:val="both"/>
      </w:pPr>
    </w:p>
    <w:p w14:paraId="01E796CD" w14:textId="77777777" w:rsidR="00323C7F" w:rsidRDefault="00323C7F" w:rsidP="00AF255B">
      <w:pPr>
        <w:spacing w:line="360" w:lineRule="auto"/>
        <w:jc w:val="both"/>
      </w:pPr>
    </w:p>
    <w:p w14:paraId="2C90EFDF" w14:textId="77777777" w:rsidR="00323C7F" w:rsidRDefault="00323C7F" w:rsidP="00AF255B">
      <w:pPr>
        <w:spacing w:line="360" w:lineRule="auto"/>
        <w:jc w:val="both"/>
      </w:pPr>
    </w:p>
    <w:p w14:paraId="4F4EF6BC" w14:textId="77777777" w:rsidR="00323C7F" w:rsidRDefault="00323C7F" w:rsidP="00AF255B">
      <w:pPr>
        <w:spacing w:line="360" w:lineRule="auto"/>
        <w:jc w:val="both"/>
      </w:pPr>
    </w:p>
    <w:p w14:paraId="235C6809" w14:textId="77777777" w:rsidR="00323C7F" w:rsidRDefault="00323C7F" w:rsidP="00AF255B">
      <w:pPr>
        <w:spacing w:line="360" w:lineRule="auto"/>
        <w:jc w:val="both"/>
      </w:pPr>
    </w:p>
    <w:p w14:paraId="2B0FDDAA" w14:textId="77777777" w:rsidR="00323C7F" w:rsidRDefault="00323C7F" w:rsidP="00AF255B">
      <w:pPr>
        <w:spacing w:line="360" w:lineRule="auto"/>
        <w:jc w:val="both"/>
      </w:pPr>
    </w:p>
    <w:p w14:paraId="1AB785AC" w14:textId="77777777" w:rsidR="00323C7F" w:rsidRDefault="00323C7F" w:rsidP="00AF255B">
      <w:pPr>
        <w:spacing w:line="360" w:lineRule="auto"/>
        <w:jc w:val="both"/>
      </w:pPr>
    </w:p>
    <w:p w14:paraId="0D8FD2D5" w14:textId="77777777" w:rsidR="00323C7F" w:rsidRDefault="00323C7F" w:rsidP="00AF255B">
      <w:pPr>
        <w:spacing w:line="360" w:lineRule="auto"/>
        <w:jc w:val="both"/>
      </w:pPr>
    </w:p>
    <w:p w14:paraId="6197E375" w14:textId="77777777" w:rsidR="00323C7F" w:rsidRDefault="00323C7F" w:rsidP="00AF255B">
      <w:pPr>
        <w:spacing w:line="360" w:lineRule="auto"/>
        <w:jc w:val="both"/>
      </w:pPr>
    </w:p>
    <w:p w14:paraId="1AFDF48B" w14:textId="77777777" w:rsidR="00323C7F" w:rsidRDefault="00323C7F" w:rsidP="00AF255B">
      <w:pPr>
        <w:spacing w:line="360" w:lineRule="auto"/>
        <w:jc w:val="both"/>
      </w:pPr>
    </w:p>
    <w:p w14:paraId="42734A66" w14:textId="77777777" w:rsidR="00B33748" w:rsidRPr="005B0AD6" w:rsidRDefault="00B33748" w:rsidP="005B0AD6">
      <w:pPr>
        <w:spacing w:line="360" w:lineRule="auto"/>
        <w:jc w:val="both"/>
        <w:rPr>
          <w:rFonts w:ascii="Times New Roman" w:hAnsi="Times New Roman" w:cs="Times New Roman"/>
          <w:sz w:val="24"/>
          <w:szCs w:val="24"/>
        </w:rPr>
      </w:pPr>
    </w:p>
    <w:p w14:paraId="3E5D23A5"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lastRenderedPageBreak/>
        <w:t>Rumusan Masalah</w:t>
      </w:r>
    </w:p>
    <w:p w14:paraId="162D50B4" w14:textId="77777777" w:rsidR="00AC4A9C" w:rsidRPr="0086259F" w:rsidRDefault="00AC4A9C" w:rsidP="00291177">
      <w:pPr>
        <w:pStyle w:val="ListParagraph"/>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Rumusan masalah yang akan diuraikan dalam tugas akhir ini antara lain:</w:t>
      </w:r>
    </w:p>
    <w:p w14:paraId="637DC21C" w14:textId="77777777" w:rsidR="00AF255B" w:rsidRDefault="00AF255B" w:rsidP="00AF255B">
      <w:pPr>
        <w:pStyle w:val="HTMLPreformatted"/>
        <w:numPr>
          <w:ilvl w:val="0"/>
          <w:numId w:val="2"/>
        </w:numPr>
        <w:shd w:val="clear" w:color="auto" w:fill="FFFFFF"/>
        <w:spacing w:line="360" w:lineRule="auto"/>
        <w:jc w:val="both"/>
        <w:rPr>
          <w:rFonts w:ascii="Times New Roman" w:hAnsi="Times New Roman" w:cs="Times New Roman"/>
          <w:color w:val="212121"/>
          <w:sz w:val="24"/>
          <w:szCs w:val="24"/>
          <w:lang w:val="id-ID"/>
        </w:rPr>
      </w:pPr>
      <w:r w:rsidRPr="00996A42">
        <w:rPr>
          <w:rFonts w:ascii="Times New Roman" w:hAnsi="Times New Roman" w:cs="Times New Roman"/>
          <w:color w:val="212121"/>
          <w:sz w:val="24"/>
          <w:szCs w:val="24"/>
          <w:lang w:val="id-ID"/>
        </w:rPr>
        <w:t>Bagaimana cara mendete</w:t>
      </w:r>
      <w:r>
        <w:rPr>
          <w:rFonts w:ascii="Times New Roman" w:hAnsi="Times New Roman" w:cs="Times New Roman"/>
          <w:color w:val="212121"/>
          <w:sz w:val="24"/>
          <w:szCs w:val="24"/>
          <w:lang w:val="id-ID"/>
        </w:rPr>
        <w:t xml:space="preserve">ksi sampah botol plastik yang </w:t>
      </w:r>
      <w:r w:rsidRPr="00996A42">
        <w:rPr>
          <w:rFonts w:ascii="Times New Roman" w:hAnsi="Times New Roman" w:cs="Times New Roman"/>
          <w:color w:val="212121"/>
          <w:sz w:val="24"/>
          <w:szCs w:val="24"/>
          <w:lang w:val="id-ID"/>
        </w:rPr>
        <w:t xml:space="preserve">utuh dan tidak utuh dengan menggunakan metode Deep Learning? </w:t>
      </w:r>
    </w:p>
    <w:p w14:paraId="7D074A20" w14:textId="6F6064C8" w:rsidR="00AF255B" w:rsidRPr="00DF6E61" w:rsidRDefault="00AF255B" w:rsidP="00DF6E61">
      <w:pPr>
        <w:pStyle w:val="HTMLPreformatted"/>
        <w:numPr>
          <w:ilvl w:val="0"/>
          <w:numId w:val="2"/>
        </w:numPr>
        <w:shd w:val="clear" w:color="auto" w:fill="FFFFFF"/>
        <w:spacing w:line="360" w:lineRule="auto"/>
        <w:jc w:val="both"/>
        <w:rPr>
          <w:rFonts w:ascii="Times New Roman" w:hAnsi="Times New Roman" w:cs="Times New Roman"/>
          <w:color w:val="212121"/>
          <w:sz w:val="24"/>
          <w:szCs w:val="24"/>
          <w:lang w:val="id-ID"/>
        </w:rPr>
      </w:pPr>
      <w:r w:rsidRPr="00996A42">
        <w:rPr>
          <w:rFonts w:ascii="Times New Roman" w:hAnsi="Times New Roman" w:cs="Times New Roman"/>
          <w:color w:val="212121"/>
          <w:sz w:val="24"/>
          <w:szCs w:val="24"/>
          <w:lang w:val="id-ID"/>
        </w:rPr>
        <w:t>Bagaimana hasil pengujian model dari sistem deteksi sampah botol plastik tersebut dengan menggunakan metode Deep Learning</w:t>
      </w:r>
      <w:r>
        <w:rPr>
          <w:rFonts w:ascii="Times New Roman" w:hAnsi="Times New Roman" w:cs="Times New Roman"/>
          <w:color w:val="212121"/>
          <w:sz w:val="24"/>
          <w:szCs w:val="24"/>
          <w:lang w:val="id-ID"/>
        </w:rPr>
        <w:t>?</w:t>
      </w:r>
    </w:p>
    <w:p w14:paraId="1BB3B5C6" w14:textId="77777777" w:rsidR="00AF255B" w:rsidRPr="00F20E45" w:rsidRDefault="00AF255B" w:rsidP="00F20E45">
      <w:pPr>
        <w:pStyle w:val="ListParagraph"/>
        <w:spacing w:after="0" w:line="360" w:lineRule="auto"/>
        <w:ind w:left="1080"/>
        <w:jc w:val="both"/>
        <w:rPr>
          <w:rFonts w:ascii="Times New Roman" w:hAnsi="Times New Roman" w:cs="Times New Roman"/>
          <w:sz w:val="24"/>
          <w:szCs w:val="24"/>
          <w:lang w:val="id-ID"/>
        </w:rPr>
      </w:pPr>
    </w:p>
    <w:p w14:paraId="5851220D"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Batasan Masalah</w:t>
      </w:r>
    </w:p>
    <w:p w14:paraId="3B94449C" w14:textId="77777777" w:rsidR="00AC4A9C" w:rsidRPr="00291177" w:rsidRDefault="00AC4A9C" w:rsidP="00291177">
      <w:pPr>
        <w:spacing w:after="0" w:line="360" w:lineRule="auto"/>
        <w:ind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Yang menjadi batasan masalah dalam tugas akhir ini adalah:</w:t>
      </w:r>
    </w:p>
    <w:p w14:paraId="4218E020" w14:textId="77777777" w:rsidR="00AC4A9C" w:rsidRDefault="00AF255B" w:rsidP="00AC4A9C">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Pengambilan data dilakukan di daerah pantai dengan format gambar dan video</w:t>
      </w:r>
      <w:r w:rsidR="00AC4A9C">
        <w:rPr>
          <w:rFonts w:ascii="Times New Roman" w:hAnsi="Times New Roman" w:cs="Times New Roman"/>
          <w:sz w:val="24"/>
          <w:szCs w:val="24"/>
          <w:lang w:val="en-US"/>
        </w:rPr>
        <w:t>.</w:t>
      </w:r>
    </w:p>
    <w:p w14:paraId="4F5B0217" w14:textId="77777777" w:rsidR="00AC4A9C" w:rsidRPr="00AC4A9C" w:rsidRDefault="00AF255B" w:rsidP="00AC4A9C">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Objek penelitian berupa sampah botol plastik yang masih utuh dan tidak utuh. </w:t>
      </w:r>
    </w:p>
    <w:p w14:paraId="716C1DB8" w14:textId="77777777" w:rsidR="00AC4A9C" w:rsidRPr="00AF255B" w:rsidRDefault="00AF255B" w:rsidP="00AC4A9C">
      <w:pPr>
        <w:pStyle w:val="ListParagraph"/>
        <w:numPr>
          <w:ilvl w:val="0"/>
          <w:numId w:val="5"/>
        </w:numPr>
        <w:spacing w:after="0" w:line="360" w:lineRule="auto"/>
        <w:jc w:val="both"/>
        <w:rPr>
          <w:rFonts w:ascii="Times New Roman" w:hAnsi="Times New Roman" w:cs="Times New Roman"/>
          <w:sz w:val="28"/>
          <w:szCs w:val="24"/>
          <w:lang w:val="id-ID"/>
        </w:rPr>
      </w:pPr>
      <w:r>
        <w:rPr>
          <w:rFonts w:ascii="Times New Roman" w:hAnsi="Times New Roman" w:cs="Times New Roman"/>
          <w:color w:val="0D0D0D" w:themeColor="text1" w:themeTint="F2"/>
          <w:sz w:val="24"/>
        </w:rPr>
        <w:t>Pengambilan data dilakukan dengan menggunakan underwater drone.</w:t>
      </w:r>
    </w:p>
    <w:p w14:paraId="5BBD153A" w14:textId="77777777" w:rsidR="00AF255B" w:rsidRPr="00AF255B" w:rsidRDefault="00AF255B" w:rsidP="00AF255B">
      <w:pPr>
        <w:pStyle w:val="ListParagraph"/>
        <w:numPr>
          <w:ilvl w:val="0"/>
          <w:numId w:val="5"/>
        </w:numPr>
        <w:spacing w:after="0" w:line="360" w:lineRule="auto"/>
        <w:jc w:val="both"/>
        <w:rPr>
          <w:rFonts w:ascii="Times New Roman" w:hAnsi="Times New Roman" w:cs="Times New Roman"/>
          <w:sz w:val="28"/>
          <w:szCs w:val="24"/>
          <w:lang w:val="id-ID"/>
        </w:rPr>
      </w:pPr>
      <w:r>
        <w:rPr>
          <w:rFonts w:ascii="Times New Roman" w:hAnsi="Times New Roman" w:cs="Times New Roman"/>
          <w:color w:val="0D0D0D" w:themeColor="text1" w:themeTint="F2"/>
          <w:sz w:val="24"/>
        </w:rPr>
        <w:t>Rancangan sistem deteksi dibuat dengan menggunakan deep learning untuk pengenalan objek sampah botol plastik.</w:t>
      </w:r>
    </w:p>
    <w:p w14:paraId="7FE435CC" w14:textId="77777777" w:rsidR="00CD6CA8" w:rsidRPr="00AC4A9C" w:rsidRDefault="00CD6CA8" w:rsidP="00CD6CA8">
      <w:pPr>
        <w:pStyle w:val="ListParagraph"/>
        <w:spacing w:after="0" w:line="360" w:lineRule="auto"/>
        <w:ind w:left="1080"/>
        <w:jc w:val="both"/>
        <w:rPr>
          <w:rFonts w:ascii="Times New Roman" w:hAnsi="Times New Roman" w:cs="Times New Roman"/>
          <w:sz w:val="28"/>
          <w:szCs w:val="24"/>
          <w:lang w:val="id-ID"/>
        </w:rPr>
      </w:pPr>
    </w:p>
    <w:p w14:paraId="70F0CA3E"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Tujuan Penelitian</w:t>
      </w:r>
    </w:p>
    <w:p w14:paraId="608BA588" w14:textId="77777777" w:rsidR="00AC4A9C" w:rsidRPr="00291177" w:rsidRDefault="00AC4A9C" w:rsidP="00291177">
      <w:pPr>
        <w:spacing w:after="0" w:line="360" w:lineRule="auto"/>
        <w:ind w:left="360"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Tujuan akhir dari penelitian ini antara lain:</w:t>
      </w:r>
    </w:p>
    <w:p w14:paraId="685A39BB" w14:textId="7F6A6D13" w:rsidR="00291177" w:rsidRDefault="006603AB" w:rsidP="00E05961">
      <w:pPr>
        <w:pStyle w:val="ListParagraph"/>
        <w:numPr>
          <w:ilvl w:val="0"/>
          <w:numId w:val="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Untuk membuat sistem</w:t>
      </w:r>
      <w:r w:rsidR="0029341E">
        <w:rPr>
          <w:rFonts w:ascii="Times New Roman" w:hAnsi="Times New Roman" w:cs="Times New Roman"/>
          <w:sz w:val="24"/>
          <w:szCs w:val="24"/>
          <w:lang w:val="en-US"/>
        </w:rPr>
        <w:t xml:space="preserve"> </w:t>
      </w:r>
      <w:r w:rsidR="00CD425C" w:rsidRPr="00291177">
        <w:rPr>
          <w:rFonts w:ascii="Times New Roman" w:hAnsi="Times New Roman" w:cs="Times New Roman"/>
          <w:sz w:val="24"/>
          <w:szCs w:val="24"/>
          <w:lang w:val="en-US"/>
        </w:rPr>
        <w:t xml:space="preserve">yang dapat mendeteksi </w:t>
      </w:r>
      <w:r w:rsidR="001028EA">
        <w:rPr>
          <w:rFonts w:ascii="Times New Roman" w:hAnsi="Times New Roman" w:cs="Times New Roman"/>
          <w:sz w:val="24"/>
          <w:szCs w:val="24"/>
          <w:lang w:val="en-US"/>
        </w:rPr>
        <w:t>sampah botol plastik yang utuh dan tidak utuh dengan menggunakan metode deep learning.</w:t>
      </w:r>
      <w:r w:rsidR="00AC4A9C" w:rsidRPr="00291177">
        <w:rPr>
          <w:rFonts w:ascii="Times New Roman" w:hAnsi="Times New Roman" w:cs="Times New Roman"/>
          <w:sz w:val="24"/>
          <w:szCs w:val="24"/>
          <w:lang w:val="id-ID"/>
        </w:rPr>
        <w:t xml:space="preserve"> </w:t>
      </w:r>
    </w:p>
    <w:p w14:paraId="6865A747" w14:textId="57C99E1D" w:rsidR="00AC4A9C" w:rsidRPr="00291177" w:rsidRDefault="00AC4A9C" w:rsidP="00E05961">
      <w:pPr>
        <w:pStyle w:val="ListParagraph"/>
        <w:numPr>
          <w:ilvl w:val="0"/>
          <w:numId w:val="3"/>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Untuk me</w:t>
      </w:r>
      <w:r w:rsidR="001028EA">
        <w:rPr>
          <w:rFonts w:ascii="Times New Roman" w:hAnsi="Times New Roman" w:cs="Times New Roman"/>
          <w:sz w:val="24"/>
          <w:szCs w:val="24"/>
          <w:lang w:val="en-US"/>
        </w:rPr>
        <w:t>ngetahui hasil pengujian sistem deteksi sampah botol plastik dengan menggunakan metode deep learning.</w:t>
      </w:r>
    </w:p>
    <w:p w14:paraId="1ECF41A9" w14:textId="77777777" w:rsidR="005B349D" w:rsidRPr="0086259F" w:rsidRDefault="005B349D" w:rsidP="00AC4A9C">
      <w:pPr>
        <w:pStyle w:val="ListParagraph"/>
        <w:spacing w:after="0" w:line="360" w:lineRule="auto"/>
        <w:ind w:left="1080"/>
        <w:jc w:val="both"/>
        <w:rPr>
          <w:rFonts w:ascii="Times New Roman" w:hAnsi="Times New Roman" w:cs="Times New Roman"/>
          <w:sz w:val="24"/>
          <w:szCs w:val="24"/>
          <w:lang w:val="id-ID"/>
        </w:rPr>
      </w:pPr>
    </w:p>
    <w:p w14:paraId="1016B555"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Manfaat Penelitian</w:t>
      </w:r>
    </w:p>
    <w:p w14:paraId="5237358D" w14:textId="77777777" w:rsidR="00AC4A9C" w:rsidRPr="0086259F" w:rsidRDefault="00AC4A9C" w:rsidP="00291177">
      <w:pPr>
        <w:pStyle w:val="ListParagraph"/>
        <w:spacing w:after="0" w:line="360" w:lineRule="auto"/>
        <w:ind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Dengan dilakukannya penelitian ini, diharapkan manfaat yang didapatkan antara lain:</w:t>
      </w:r>
    </w:p>
    <w:p w14:paraId="2B0E3A7D" w14:textId="77777777" w:rsidR="00AC4A9C" w:rsidRPr="007164C7"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7164C7">
        <w:rPr>
          <w:rFonts w:ascii="Times New Roman" w:hAnsi="Times New Roman" w:cs="Times New Roman"/>
          <w:sz w:val="24"/>
          <w:szCs w:val="24"/>
          <w:lang w:val="id-ID"/>
        </w:rPr>
        <w:t xml:space="preserve">Bagi masyarakat, </w:t>
      </w:r>
      <w:r>
        <w:rPr>
          <w:rFonts w:ascii="Times New Roman" w:hAnsi="Times New Roman" w:cs="Times New Roman"/>
          <w:sz w:val="24"/>
          <w:szCs w:val="24"/>
          <w:lang w:val="id-ID"/>
        </w:rPr>
        <w:t xml:space="preserve">penelitian ini dapat digunakan sebagai alat bantu untuk </w:t>
      </w:r>
      <w:r w:rsidR="00AF255B">
        <w:rPr>
          <w:rFonts w:ascii="Times New Roman" w:hAnsi="Times New Roman" w:cs="Times New Roman"/>
          <w:sz w:val="24"/>
          <w:szCs w:val="24"/>
          <w:lang w:val="id-ID"/>
        </w:rPr>
        <w:t xml:space="preserve">dapat meningkatkan kesadaran </w:t>
      </w:r>
      <w:r w:rsidR="002A4AC6">
        <w:rPr>
          <w:rFonts w:ascii="Times New Roman" w:hAnsi="Times New Roman" w:cs="Times New Roman"/>
          <w:sz w:val="24"/>
          <w:szCs w:val="24"/>
          <w:lang w:val="id-ID"/>
        </w:rPr>
        <w:t>penduduk bahwa sampah botol plastik sangat banyak di sekitaran pantai dan laut.</w:t>
      </w:r>
    </w:p>
    <w:p w14:paraId="5BE6A633" w14:textId="77777777" w:rsidR="00AC4A9C" w:rsidRPr="0086259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lastRenderedPageBreak/>
        <w:t xml:space="preserve">Bagi peneliti, penelitian </w:t>
      </w:r>
      <w:r>
        <w:rPr>
          <w:rFonts w:ascii="Times New Roman" w:hAnsi="Times New Roman" w:cs="Times New Roman"/>
          <w:sz w:val="24"/>
          <w:szCs w:val="24"/>
          <w:lang w:val="id-ID"/>
        </w:rPr>
        <w:t xml:space="preserve">ini </w:t>
      </w:r>
      <w:r w:rsidRPr="0086259F">
        <w:rPr>
          <w:rFonts w:ascii="Times New Roman" w:hAnsi="Times New Roman" w:cs="Times New Roman"/>
          <w:sz w:val="24"/>
          <w:szCs w:val="24"/>
          <w:lang w:val="id-ID"/>
        </w:rPr>
        <w:t xml:space="preserve">dapat digunakan untuk menambah pengetahuan </w:t>
      </w:r>
      <w:r>
        <w:rPr>
          <w:rFonts w:ascii="Times New Roman" w:hAnsi="Times New Roman" w:cs="Times New Roman"/>
          <w:sz w:val="24"/>
          <w:szCs w:val="24"/>
          <w:lang w:val="id-ID"/>
        </w:rPr>
        <w:t xml:space="preserve">dan kemampuan </w:t>
      </w:r>
      <w:r w:rsidRPr="0086259F">
        <w:rPr>
          <w:rFonts w:ascii="Times New Roman" w:hAnsi="Times New Roman" w:cs="Times New Roman"/>
          <w:sz w:val="24"/>
          <w:szCs w:val="24"/>
          <w:lang w:val="id-ID"/>
        </w:rPr>
        <w:t>di bidan</w:t>
      </w:r>
      <w:r>
        <w:rPr>
          <w:rFonts w:ascii="Times New Roman" w:hAnsi="Times New Roman" w:cs="Times New Roman"/>
          <w:sz w:val="24"/>
          <w:szCs w:val="24"/>
          <w:lang w:val="id-ID"/>
        </w:rPr>
        <w:t xml:space="preserve">g </w:t>
      </w:r>
      <w:r w:rsidR="00CD425C">
        <w:rPr>
          <w:rFonts w:ascii="Times New Roman" w:hAnsi="Times New Roman" w:cs="Times New Roman"/>
          <w:sz w:val="24"/>
          <w:szCs w:val="24"/>
          <w:lang w:val="en-US"/>
        </w:rPr>
        <w:t>deep learning dalam mendeteksi objek-</w:t>
      </w:r>
      <w:r w:rsidR="002A4AC6">
        <w:rPr>
          <w:rFonts w:ascii="Times New Roman" w:hAnsi="Times New Roman" w:cs="Times New Roman"/>
          <w:sz w:val="24"/>
          <w:szCs w:val="24"/>
          <w:lang w:val="en-US"/>
        </w:rPr>
        <w:t>objek yang berada di bawah laut dan dapat mendeteksi sampah botol plastik sehingga dapat diketahui keberadaannya di sekitaran pantai dan laut.</w:t>
      </w:r>
    </w:p>
    <w:p w14:paraId="3A82D5BC" w14:textId="77777777" w:rsidR="00AC4A9C" w:rsidRPr="005E285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5E285F">
        <w:rPr>
          <w:rFonts w:ascii="Times New Roman" w:hAnsi="Times New Roman" w:cs="Times New Roman"/>
          <w:sz w:val="24"/>
          <w:szCs w:val="24"/>
          <w:lang w:val="id-ID"/>
        </w:rPr>
        <w:t>Bagi institusi pendidikan, penelitian ini dapat digunakan sebagai referensi</w:t>
      </w:r>
      <w:r>
        <w:rPr>
          <w:rFonts w:ascii="Times New Roman" w:hAnsi="Times New Roman" w:cs="Times New Roman"/>
          <w:sz w:val="24"/>
          <w:szCs w:val="24"/>
          <w:lang w:val="id-ID"/>
        </w:rPr>
        <w:t xml:space="preserve"> ilmiah</w:t>
      </w:r>
      <w:r w:rsidRPr="005E285F">
        <w:rPr>
          <w:rFonts w:ascii="Times New Roman" w:hAnsi="Times New Roman" w:cs="Times New Roman"/>
          <w:sz w:val="24"/>
          <w:szCs w:val="24"/>
          <w:lang w:val="id-ID"/>
        </w:rPr>
        <w:t xml:space="preserve"> untuk penelitian-penelitian selanjutnya.</w:t>
      </w:r>
    </w:p>
    <w:p w14:paraId="484E53A8"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7FEC1D02"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Penelitian Terkait</w:t>
      </w:r>
    </w:p>
    <w:p w14:paraId="2021D2C9" w14:textId="78E8FA89" w:rsidR="00AC4A9C"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enelitian sebelumnya yang terkait dengan </w:t>
      </w:r>
      <w:r w:rsidR="00DE738B">
        <w:rPr>
          <w:rFonts w:ascii="Times New Roman" w:hAnsi="Times New Roman" w:cs="Times New Roman"/>
          <w:sz w:val="24"/>
          <w:szCs w:val="24"/>
          <w:lang w:val="en-US"/>
        </w:rPr>
        <w:t>deteksi sampah botol plastik</w:t>
      </w:r>
      <w:r w:rsidR="00C413FA">
        <w:rPr>
          <w:rFonts w:ascii="Times New Roman" w:hAnsi="Times New Roman" w:cs="Times New Roman"/>
          <w:sz w:val="24"/>
          <w:szCs w:val="24"/>
          <w:lang w:val="en-US"/>
        </w:rPr>
        <w:t xml:space="preserve"> di </w:t>
      </w:r>
      <w:r w:rsidR="00497E91">
        <w:rPr>
          <w:rFonts w:ascii="Times New Roman" w:hAnsi="Times New Roman" w:cs="Times New Roman"/>
          <w:sz w:val="24"/>
          <w:szCs w:val="24"/>
          <w:lang w:val="en-US"/>
        </w:rPr>
        <w:t xml:space="preserve">bawah laut </w:t>
      </w:r>
      <w:r>
        <w:rPr>
          <w:rFonts w:ascii="Times New Roman" w:hAnsi="Times New Roman" w:cs="Times New Roman"/>
          <w:sz w:val="24"/>
          <w:szCs w:val="24"/>
          <w:lang w:val="id-ID"/>
        </w:rPr>
        <w:t>yaitu</w:t>
      </w:r>
      <w:r w:rsidR="00497E91">
        <w:rPr>
          <w:rFonts w:ascii="Times New Roman" w:hAnsi="Times New Roman" w:cs="Times New Roman"/>
          <w:sz w:val="24"/>
          <w:szCs w:val="24"/>
          <w:lang w:val="id-ID"/>
        </w:rPr>
        <w:t>:</w:t>
      </w:r>
    </w:p>
    <w:p w14:paraId="657581FA" w14:textId="120B4FE0" w:rsidR="00D15D62" w:rsidRPr="00D15D62" w:rsidRDefault="00692E13" w:rsidP="00D15D62">
      <w:pPr>
        <w:pStyle w:val="ListParagraph"/>
        <w:numPr>
          <w:ilvl w:val="0"/>
          <w:numId w:val="7"/>
        </w:numPr>
        <w:spacing w:line="360" w:lineRule="auto"/>
        <w:jc w:val="both"/>
        <w:rPr>
          <w:rFonts w:ascii="Times New Roman" w:hAnsi="Times New Roman" w:cs="Times New Roman"/>
          <w:b/>
          <w:bCs/>
          <w:i/>
          <w:sz w:val="24"/>
          <w:szCs w:val="24"/>
        </w:rPr>
      </w:pPr>
      <w:r w:rsidRPr="00D15D62">
        <w:rPr>
          <w:rFonts w:ascii="Times New Roman" w:hAnsi="Times New Roman" w:cs="Times New Roman"/>
          <w:b/>
          <w:bCs/>
          <w:i/>
          <w:sz w:val="24"/>
          <w:szCs w:val="24"/>
        </w:rPr>
        <w:t xml:space="preserve">Underwater Image De-scattering and Classification by Deep Neural Network </w:t>
      </w:r>
      <w:r w:rsidR="00B45805" w:rsidRPr="00D15D62">
        <w:rPr>
          <w:rFonts w:ascii="Times New Roman" w:hAnsi="Times New Roman" w:cs="Times New Roman"/>
          <w:b/>
          <w:bCs/>
          <w:i/>
          <w:sz w:val="24"/>
          <w:szCs w:val="24"/>
          <w:lang w:val="en-US"/>
        </w:rPr>
        <w:fldChar w:fldCharType="begin"/>
      </w:r>
      <w:r w:rsidR="009D45D8" w:rsidRPr="00D15D62">
        <w:rPr>
          <w:rFonts w:ascii="Times New Roman" w:hAnsi="Times New Roman" w:cs="Times New Roman"/>
          <w:b/>
          <w:bCs/>
          <w:i/>
          <w:sz w:val="24"/>
          <w:szCs w:val="24"/>
          <w:lang w:val="en-US"/>
        </w:rPr>
        <w:instrText xml:space="preserve"> ADDIN ZOTERO_ITEM CSL_CITATION {"citationID":"dqn86MFX","properties":{"formattedCitation":"(Meng et al., 2018)","plainCitation":"(Meng et al., 2018)","noteIndex":0},"citationItems":[{"id":10,"uris":["http://zotero.org/users/local/h6KS32VM/items/3X28I76B"],"uri":["http://zotero.org/users/local/h6KS32VM/items/3X28I76B"],"itemData":{"id":10,"type":"article-journal","title":"Underwater-Drone With Panoramic Camera for Automatic Fish Recognition Based on Deep Learning","container-title":"IEEE Access","page":"17880-17886","volume":"6","source":"Crossref","abstract":"Highly developed drone technology enables the use of drones in a wide variety of areas. However, those drones are mainly used in the unmanned aerial vehicles. We believe that underwater drones will become a big research topic and ﬁnd a market in the near future. We developed an underwater drone with a 360-degree panoramic camera acting as the “eye\" of the drone. The designs are based on the opensource hardware and will be shared as an open-source for contributing to the innovation of manufacturing including drone. The function of the 360-degree panoramic camera is generated by correcting the images taken by two ﬁsheye lenses. The underwater drone was designed by extending the Raspberry Pi compute module, the frame was designed by OpenSCAD, and the printed circuit board was designed by MakePro . As for the application of the underwater drone, we focused on ﬁsh recognition for investigating ﬁsh species in a natural lake to help protect the original environment. Fish recognition is based on deep learning, which is the biggest topic in the artiﬁcial intelligence (AI) research ﬁeld today. Experimental results show that the function of the underwater drone achieved at diving in the leak automatically . The 360-degree panoramic images were generated correctly. Fish recognition achieved 87% accuracy by deep learning.","DOI":"10.1109/ACCESS.2018.2820326","ISSN":"2169-3536","language":"en","author":[{"family":"Meng","given":"Lin"},{"family":"Hirayama","given":"Takuma"},{"family":"Oyanagi","given":"Shigeru"}],"issued":{"date-parts":[["2018"]]}}}],"schema":"https://github.com/citation-style-language/schema/raw/master/csl-citation.json"} </w:instrText>
      </w:r>
      <w:r w:rsidR="00B45805" w:rsidRPr="00D15D62">
        <w:rPr>
          <w:rFonts w:ascii="Times New Roman" w:hAnsi="Times New Roman" w:cs="Times New Roman"/>
          <w:b/>
          <w:bCs/>
          <w:i/>
          <w:sz w:val="24"/>
          <w:szCs w:val="24"/>
          <w:lang w:val="en-US"/>
        </w:rPr>
        <w:fldChar w:fldCharType="separate"/>
      </w:r>
      <w:r w:rsidRPr="00D15D62">
        <w:rPr>
          <w:rFonts w:ascii="Times New Roman" w:hAnsi="Times New Roman" w:cs="Times New Roman"/>
          <w:sz w:val="24"/>
          <w:szCs w:val="24"/>
        </w:rPr>
        <w:t>(</w:t>
      </w:r>
      <w:r w:rsidR="00212BB0" w:rsidRPr="00212BB0">
        <w:rPr>
          <w:rFonts w:ascii="Times New Roman" w:hAnsi="Times New Roman" w:cs="Times New Roman"/>
          <w:sz w:val="24"/>
          <w:szCs w:val="24"/>
        </w:rPr>
        <w:t>Lu, Huimin, Li, Yujie, Li, Jianru</w:t>
      </w:r>
      <w:r w:rsidRPr="00D15D62">
        <w:rPr>
          <w:rFonts w:ascii="Times New Roman" w:hAnsi="Times New Roman" w:cs="Times New Roman"/>
          <w:sz w:val="24"/>
          <w:szCs w:val="24"/>
        </w:rPr>
        <w:t>, 2016</w:t>
      </w:r>
      <w:r w:rsidR="009D45D8" w:rsidRPr="00D15D62">
        <w:rPr>
          <w:rFonts w:ascii="Times New Roman" w:hAnsi="Times New Roman" w:cs="Times New Roman"/>
          <w:sz w:val="24"/>
          <w:szCs w:val="24"/>
        </w:rPr>
        <w:t>)</w:t>
      </w:r>
      <w:r w:rsidR="00B45805" w:rsidRPr="00D15D62">
        <w:rPr>
          <w:rFonts w:ascii="Times New Roman" w:hAnsi="Times New Roman" w:cs="Times New Roman"/>
          <w:b/>
          <w:bCs/>
          <w:i/>
          <w:sz w:val="24"/>
          <w:szCs w:val="24"/>
          <w:lang w:val="en-US"/>
        </w:rPr>
        <w:fldChar w:fldCharType="end"/>
      </w:r>
      <w:r w:rsidR="00B45805" w:rsidRPr="00D15D62">
        <w:rPr>
          <w:rFonts w:ascii="Times New Roman" w:hAnsi="Times New Roman" w:cs="Times New Roman"/>
          <w:b/>
          <w:bCs/>
          <w:i/>
          <w:sz w:val="24"/>
          <w:szCs w:val="24"/>
          <w:lang w:val="en-US"/>
        </w:rPr>
        <w:t xml:space="preserve"> </w:t>
      </w:r>
    </w:p>
    <w:p w14:paraId="365DBB34" w14:textId="63252B1A" w:rsidR="00AC4A9C" w:rsidRPr="00D15D62" w:rsidRDefault="008E6729" w:rsidP="00D15D62">
      <w:pPr>
        <w:pStyle w:val="ListParagraph"/>
        <w:spacing w:line="360" w:lineRule="auto"/>
        <w:ind w:left="1080" w:firstLine="360"/>
        <w:jc w:val="both"/>
        <w:rPr>
          <w:rFonts w:ascii="Times New Roman" w:hAnsi="Times New Roman" w:cs="Times New Roman"/>
          <w:b/>
          <w:bCs/>
          <w:i/>
          <w:sz w:val="24"/>
          <w:szCs w:val="24"/>
        </w:rPr>
      </w:pPr>
      <w:r w:rsidRPr="00D15D62">
        <w:rPr>
          <w:rFonts w:ascii="Times New Roman" w:hAnsi="Times New Roman" w:cs="Times New Roman"/>
          <w:sz w:val="24"/>
        </w:rPr>
        <w:t>Hui-Min Ma</w:t>
      </w:r>
      <w:r w:rsidR="00AC4A9C" w:rsidRPr="00D15D62">
        <w:rPr>
          <w:rFonts w:ascii="Times New Roman" w:hAnsi="Times New Roman" w:cs="Times New Roman"/>
          <w:sz w:val="24"/>
        </w:rPr>
        <w:t xml:space="preserve"> dkk.</w:t>
      </w:r>
      <w:r w:rsidRPr="00D15D62">
        <w:rPr>
          <w:rFonts w:ascii="Times New Roman" w:hAnsi="Times New Roman" w:cs="Times New Roman"/>
          <w:sz w:val="24"/>
          <w:szCs w:val="24"/>
          <w:lang w:val="id-ID"/>
        </w:rPr>
        <w:t xml:space="preserve"> pada tahun 2016</w:t>
      </w:r>
      <w:r w:rsidR="00AC4A9C" w:rsidRPr="00D15D62">
        <w:rPr>
          <w:rFonts w:ascii="Times New Roman" w:hAnsi="Times New Roman" w:cs="Times New Roman"/>
          <w:sz w:val="24"/>
          <w:szCs w:val="24"/>
          <w:lang w:val="id-ID"/>
        </w:rPr>
        <w:t xml:space="preserve"> </w:t>
      </w:r>
      <w:r w:rsidRPr="00D15D62">
        <w:rPr>
          <w:rFonts w:ascii="Times New Roman" w:hAnsi="Times New Roman" w:cs="Times New Roman"/>
          <w:sz w:val="24"/>
          <w:szCs w:val="24"/>
          <w:lang w:val="en-US"/>
        </w:rPr>
        <w:t>membuat suatu si</w:t>
      </w:r>
      <w:r w:rsidR="001A7600" w:rsidRPr="00D15D62">
        <w:rPr>
          <w:rFonts w:ascii="Times New Roman" w:hAnsi="Times New Roman" w:cs="Times New Roman"/>
          <w:sz w:val="24"/>
          <w:szCs w:val="24"/>
          <w:lang w:val="en-US"/>
        </w:rPr>
        <w:t>stem yang d</w:t>
      </w:r>
      <w:r w:rsidRPr="00D15D62">
        <w:rPr>
          <w:rFonts w:ascii="Times New Roman" w:hAnsi="Times New Roman" w:cs="Times New Roman"/>
          <w:sz w:val="24"/>
          <w:szCs w:val="24"/>
          <w:lang w:val="en-US"/>
        </w:rPr>
        <w:t>apat meningkatkan kualitas citra di kondisi air keruh</w:t>
      </w:r>
      <w:r w:rsidR="009B3028">
        <w:rPr>
          <w:rFonts w:ascii="Times New Roman" w:hAnsi="Times New Roman" w:cs="Times New Roman"/>
          <w:sz w:val="24"/>
          <w:szCs w:val="24"/>
          <w:lang w:val="en-US"/>
        </w:rPr>
        <w:t xml:space="preserve">. </w:t>
      </w:r>
    </w:p>
    <w:p w14:paraId="3FF30296" w14:textId="77777777" w:rsidR="00450DAB" w:rsidRPr="00B45805" w:rsidRDefault="00450DAB" w:rsidP="00450DAB">
      <w:pPr>
        <w:pStyle w:val="ListParagraph"/>
        <w:numPr>
          <w:ilvl w:val="0"/>
          <w:numId w:val="7"/>
        </w:numPr>
        <w:spacing w:line="360" w:lineRule="auto"/>
        <w:jc w:val="both"/>
        <w:rPr>
          <w:rFonts w:ascii="Times New Roman" w:hAnsi="Times New Roman" w:cs="Times New Roman"/>
          <w:b/>
          <w:i/>
          <w:sz w:val="24"/>
          <w:szCs w:val="24"/>
          <w:lang w:val="en-US"/>
        </w:rPr>
      </w:pPr>
      <w:r w:rsidRPr="00EA4B52">
        <w:rPr>
          <w:rFonts w:ascii="Times New Roman" w:hAnsi="Times New Roman" w:cs="Times New Roman"/>
          <w:b/>
          <w:bCs/>
          <w:i/>
          <w:sz w:val="24"/>
          <w:szCs w:val="24"/>
          <w:lang w:val="en-US"/>
        </w:rPr>
        <w:t>Transferring deep knowledge for object recognition in Low-quality underwater videos</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MV0x8KDD","properties":{"formattedCitation":"(L.P.De Lima, F. C. Boogaard, R.E. De Graaf,dkk, 2015)","plainCitation":"(L.P.De Lima, F. C. Boogaard, R.E. De Graaf,dkk, 2015)","noteIndex":0},"citationItems":[{"id":15,"uris":["http://zotero.org/users/local/h6KS32VM/items/MMMGCYCB"],"uri":["http://zotero.org/users/local/h6KS32VM/items/MMMGCYCB"],"itemData":{"id":15,"type":"article-journal","title":"Monitoring The Impacts Of Floating Structures On The Water Quality And Ecology Using An Underwater Drone","container-title":"E-proceedings of the 36 th IAHR World Congress","abstract":"Urban delta areas require innovative and adaptive urban developments to face problems related with land scarcity and\nimpacts of climate change and flooding. Floating structures offer the flexibility and multi-functionality required to efficiently\nface these challenges and demands. The impact of these structures on the environment, however, is currently unknown\nand research on this topic is often disregarded. This knowledge gap creates a difficulty for water authorities and\nmunicipalities to create a policy framework, and to regulate and facilitate the development of new projects.\nMonitoring the effects of floating structures on water quality and ecology has been difficult until now because of the poor\naccessibility of the water body underneath the structures. In this work, a remote controlled underwater drone equipped\nwith water quality sensors and a video camera was used to monitor dissolved oxygen near and under floating structures.\nThe collected data showed that most water quality parameters remain at acceptable levels, indicating that the current\nsmall scale floating structures do not have a significant influence on water quality. The underwater footage revealed the\nexistence of a dynamic and diverse aquatic habitat in the vicinity of these structures, showing that floating structures can\nhave a positive effect on the aquatic environment. Future floating structures projects therefore should be encouraged to\nproceed.","language":"en","author":[{"family":"L.P.De Lima, F. C. Boogaard, R.E. De Graaf,dkk","given":""}],"issued":{"date-parts":[["2015"]]}}}],"schema":"https://github.com/citation-style-language/schema/raw/master/csl-citation.json"} </w:instrText>
      </w:r>
      <w:r>
        <w:rPr>
          <w:rFonts w:ascii="Times New Roman" w:hAnsi="Times New Roman" w:cs="Times New Roman"/>
          <w:b/>
          <w:bCs/>
          <w:i/>
          <w:sz w:val="24"/>
          <w:szCs w:val="24"/>
          <w:lang w:val="en-US"/>
        </w:rPr>
        <w:fldChar w:fldCharType="separate"/>
      </w:r>
      <w:r>
        <w:rPr>
          <w:rFonts w:ascii="Times New Roman" w:hAnsi="Times New Roman" w:cs="Times New Roman"/>
          <w:sz w:val="24"/>
        </w:rPr>
        <w:t>(Sun Xin, Shi Junyu</w:t>
      </w:r>
      <w:r w:rsidRPr="009D45D8">
        <w:rPr>
          <w:rFonts w:ascii="Times New Roman" w:hAnsi="Times New Roman" w:cs="Times New Roman"/>
          <w:sz w:val="24"/>
        </w:rPr>
        <w:t>,</w:t>
      </w:r>
      <w:r>
        <w:rPr>
          <w:rFonts w:ascii="Times New Roman" w:hAnsi="Times New Roman" w:cs="Times New Roman"/>
          <w:sz w:val="24"/>
        </w:rPr>
        <w:t xml:space="preserve"> Liu Lipeng dkk, 2018</w:t>
      </w:r>
      <w:r w:rsidRPr="009D45D8">
        <w:rPr>
          <w:rFonts w:ascii="Times New Roman" w:hAnsi="Times New Roman" w:cs="Times New Roman"/>
          <w:sz w:val="24"/>
        </w:rPr>
        <w:t>)</w:t>
      </w:r>
      <w:r>
        <w:rPr>
          <w:rFonts w:ascii="Times New Roman" w:hAnsi="Times New Roman" w:cs="Times New Roman"/>
          <w:b/>
          <w:bCs/>
          <w:i/>
          <w:sz w:val="24"/>
          <w:szCs w:val="24"/>
          <w:lang w:val="en-US"/>
        </w:rPr>
        <w:fldChar w:fldCharType="end"/>
      </w:r>
    </w:p>
    <w:p w14:paraId="1407C581" w14:textId="05A99097" w:rsidR="00C43FB0" w:rsidRPr="009B3028" w:rsidRDefault="00450DAB" w:rsidP="009B3028">
      <w:pPr>
        <w:pStyle w:val="ListParagraph"/>
        <w:spacing w:after="0" w:line="360" w:lineRule="auto"/>
        <w:ind w:left="1080" w:firstLine="621"/>
        <w:jc w:val="both"/>
        <w:rPr>
          <w:rFonts w:ascii="Times New Roman" w:hAnsi="Times New Roman" w:cs="Times New Roman"/>
          <w:sz w:val="24"/>
          <w:szCs w:val="24"/>
          <w:lang w:val="id-ID"/>
        </w:rPr>
      </w:pPr>
      <w:r>
        <w:rPr>
          <w:rFonts w:ascii="Times New Roman" w:hAnsi="Times New Roman" w:cs="Times New Roman"/>
          <w:sz w:val="24"/>
        </w:rPr>
        <w:t xml:space="preserve">Sun Xin, </w:t>
      </w:r>
      <w:r>
        <w:rPr>
          <w:rFonts w:ascii="Times New Roman" w:hAnsi="Times New Roman" w:cs="Times New Roman"/>
          <w:sz w:val="24"/>
          <w:lang w:val="id-ID"/>
        </w:rPr>
        <w:t>dkk.</w:t>
      </w:r>
      <w:r>
        <w:rPr>
          <w:rFonts w:ascii="Times New Roman" w:hAnsi="Times New Roman" w:cs="Times New Roman"/>
          <w:sz w:val="24"/>
          <w:szCs w:val="24"/>
          <w:lang w:val="id-ID"/>
        </w:rPr>
        <w:t xml:space="preserve"> pada tahun 2018 melakukan analisis terhadap pengenalan objek pada video bawah laut yang memiliki kualitas yang rendah</w:t>
      </w:r>
      <w:r w:rsidR="006E17E5">
        <w:rPr>
          <w:rFonts w:ascii="Times New Roman" w:hAnsi="Times New Roman" w:cs="Times New Roman"/>
          <w:sz w:val="24"/>
          <w:szCs w:val="24"/>
          <w:lang w:val="id-ID"/>
        </w:rPr>
        <w:t xml:space="preserve">. Metode yang digunakan adalah CNN (Convolutional Neural Network). Hasil dari analisis yang didapatkan adalah untuk mendapatkan hasil yang menjanjikan dari video bawah laut dengan menguji </w:t>
      </w:r>
      <w:r w:rsidR="006E17E5" w:rsidRPr="00C43FB0">
        <w:rPr>
          <w:rFonts w:ascii="Times New Roman" w:hAnsi="Times New Roman" w:cs="Times New Roman"/>
          <w:i/>
          <w:sz w:val="24"/>
          <w:szCs w:val="24"/>
          <w:lang w:val="id-ID"/>
        </w:rPr>
        <w:t>image datasets</w:t>
      </w:r>
      <w:r w:rsidR="006E17E5">
        <w:rPr>
          <w:rFonts w:ascii="Times New Roman" w:hAnsi="Times New Roman" w:cs="Times New Roman"/>
          <w:sz w:val="24"/>
          <w:szCs w:val="24"/>
          <w:lang w:val="id-ID"/>
        </w:rPr>
        <w:t xml:space="preserve"> dan video bawah laut secara bersamaan</w:t>
      </w:r>
      <w:r w:rsidR="00C43FB0">
        <w:rPr>
          <w:rFonts w:ascii="Times New Roman" w:hAnsi="Times New Roman" w:cs="Times New Roman"/>
          <w:sz w:val="24"/>
          <w:szCs w:val="24"/>
          <w:lang w:val="id-ID"/>
        </w:rPr>
        <w:t>.</w:t>
      </w:r>
    </w:p>
    <w:p w14:paraId="7167A7A3" w14:textId="5B3964CD" w:rsidR="005B349D" w:rsidRPr="00C43FB0" w:rsidRDefault="00C43FB0" w:rsidP="00C43FB0">
      <w:pPr>
        <w:pStyle w:val="ListParagraph"/>
        <w:numPr>
          <w:ilvl w:val="0"/>
          <w:numId w:val="7"/>
        </w:numPr>
        <w:spacing w:after="0" w:line="360" w:lineRule="auto"/>
        <w:jc w:val="both"/>
        <w:rPr>
          <w:rFonts w:ascii="Times New Roman" w:hAnsi="Times New Roman" w:cs="Times New Roman"/>
          <w:b/>
          <w:bCs/>
          <w:i/>
          <w:sz w:val="24"/>
          <w:szCs w:val="24"/>
          <w:lang w:val="en-US"/>
        </w:rPr>
      </w:pPr>
      <w:r w:rsidRPr="00C43FB0">
        <w:rPr>
          <w:rFonts w:ascii="Times New Roman" w:hAnsi="Times New Roman" w:cs="Times New Roman"/>
          <w:b/>
          <w:bCs/>
          <w:i/>
          <w:sz w:val="24"/>
          <w:szCs w:val="24"/>
          <w:lang w:val="en-US"/>
        </w:rPr>
        <w:t>Research on Surface Defect Detection Algorithm of Tube-Type Bottle Based on Machine Vision</w:t>
      </w:r>
      <w:r w:rsidR="005B349D" w:rsidRPr="00C43FB0">
        <w:rPr>
          <w:rFonts w:ascii="Times New Roman" w:hAnsi="Times New Roman" w:cs="Times New Roman"/>
          <w:b/>
          <w:bCs/>
          <w:i/>
          <w:sz w:val="24"/>
          <w:szCs w:val="24"/>
          <w:lang w:val="en-US"/>
        </w:rPr>
        <w:t xml:space="preserve"> </w:t>
      </w:r>
      <w:r w:rsidR="005B349D" w:rsidRPr="00C43FB0">
        <w:rPr>
          <w:rFonts w:ascii="Times New Roman" w:hAnsi="Times New Roman" w:cs="Times New Roman"/>
          <w:b/>
          <w:bCs/>
          <w:i/>
          <w:sz w:val="24"/>
          <w:szCs w:val="24"/>
          <w:lang w:val="en-US"/>
        </w:rPr>
        <w:fldChar w:fldCharType="begin"/>
      </w:r>
      <w:r w:rsidR="009D45D8" w:rsidRPr="00C43FB0">
        <w:rPr>
          <w:rFonts w:ascii="Times New Roman" w:hAnsi="Times New Roman" w:cs="Times New Roman"/>
          <w:b/>
          <w:bCs/>
          <w:i/>
          <w:sz w:val="24"/>
          <w:szCs w:val="24"/>
          <w:lang w:val="en-US"/>
        </w:rPr>
        <w:instrText xml:space="preserve"> ADDIN ZOTERO_ITEM CSL_CITATION {"citationID":"DBZbf5EA","properties":{"formattedCitation":"(Cline and Edgington, n.d.)","plainCitation":"(Cline and Edgington, n.d.)","noteIndex":0},"citationItems":[{"id":5,"uris":["http://zotero.org/users/local/h6KS32VM/items/D8KT57MD"],"uri":["http://zotero.org/users/local/h6KS32VM/items/D8KT57MD"],"itemData":{"id":5,"type":"article-journal","title":"A DETECTION, TRACKING, AND CLASSIFICATION SYSTEM FOR UNDERWATER IMAGES","page":"4","source":"Zotero","language":"en","author":[{"family":"Cline","given":"Danelle E"},{"family":"Edgington","given":"Duane R"}]}}],"schema":"https://github.com/citation-style-language/schema/raw/master/csl-citation.json"} </w:instrText>
      </w:r>
      <w:r w:rsidR="005B349D" w:rsidRPr="00C43FB0">
        <w:rPr>
          <w:rFonts w:ascii="Times New Roman" w:hAnsi="Times New Roman" w:cs="Times New Roman"/>
          <w:b/>
          <w:bCs/>
          <w:i/>
          <w:sz w:val="24"/>
          <w:szCs w:val="24"/>
          <w:lang w:val="en-US"/>
        </w:rPr>
        <w:fldChar w:fldCharType="separate"/>
      </w:r>
      <w:r>
        <w:rPr>
          <w:rFonts w:ascii="Times New Roman" w:hAnsi="Times New Roman" w:cs="Times New Roman"/>
          <w:sz w:val="24"/>
        </w:rPr>
        <w:t>(Xiaoyu Liang, Liangyan Dong, Youyu Wu, 2017</w:t>
      </w:r>
      <w:r w:rsidR="009D45D8" w:rsidRPr="00C43FB0">
        <w:rPr>
          <w:rFonts w:ascii="Times New Roman" w:hAnsi="Times New Roman" w:cs="Times New Roman"/>
          <w:sz w:val="24"/>
        </w:rPr>
        <w:t>)</w:t>
      </w:r>
      <w:r w:rsidR="005B349D" w:rsidRPr="00C43FB0">
        <w:rPr>
          <w:rFonts w:ascii="Times New Roman" w:hAnsi="Times New Roman" w:cs="Times New Roman"/>
          <w:b/>
          <w:bCs/>
          <w:i/>
          <w:sz w:val="24"/>
          <w:szCs w:val="24"/>
          <w:lang w:val="en-US"/>
        </w:rPr>
        <w:fldChar w:fldCharType="end"/>
      </w:r>
    </w:p>
    <w:p w14:paraId="309708E9" w14:textId="4BE4206E" w:rsidR="00AC4A9C" w:rsidRPr="009D45D8" w:rsidRDefault="00B839DA" w:rsidP="009D45D8">
      <w:pPr>
        <w:pStyle w:val="ListParagraph"/>
        <w:spacing w:line="360" w:lineRule="auto"/>
        <w:ind w:left="1080" w:firstLine="360"/>
        <w:jc w:val="both"/>
        <w:rPr>
          <w:rFonts w:ascii="Times New Roman" w:hAnsi="Times New Roman" w:cs="Times New Roman"/>
          <w:sz w:val="24"/>
        </w:rPr>
      </w:pPr>
      <w:r w:rsidRPr="00B839DA">
        <w:rPr>
          <w:rFonts w:ascii="Times New Roman" w:hAnsi="Times New Roman" w:cs="Times New Roman"/>
          <w:sz w:val="24"/>
        </w:rPr>
        <w:t xml:space="preserve">Pada tahun 2015, </w:t>
      </w:r>
      <w:r w:rsidR="00C43FB0">
        <w:rPr>
          <w:rFonts w:ascii="Times New Roman" w:hAnsi="Times New Roman" w:cs="Times New Roman"/>
          <w:sz w:val="24"/>
        </w:rPr>
        <w:t xml:space="preserve">Xiaoyu Liang </w:t>
      </w:r>
      <w:r w:rsidRPr="00B839DA">
        <w:rPr>
          <w:rFonts w:ascii="Times New Roman" w:hAnsi="Times New Roman" w:cs="Times New Roman"/>
          <w:sz w:val="24"/>
        </w:rPr>
        <w:t>dkk. membua</w:t>
      </w:r>
      <w:r w:rsidR="00E05D62">
        <w:rPr>
          <w:rFonts w:ascii="Times New Roman" w:hAnsi="Times New Roman" w:cs="Times New Roman"/>
          <w:sz w:val="24"/>
        </w:rPr>
        <w:t>t suatu si</w:t>
      </w:r>
      <w:r w:rsidR="00E43A1F">
        <w:rPr>
          <w:rFonts w:ascii="Times New Roman" w:hAnsi="Times New Roman" w:cs="Times New Roman"/>
          <w:sz w:val="24"/>
        </w:rPr>
        <w:t>stem yang mampu mendeteksi kerusakan pada botol yaitu hancur, mempunyai celah, dll</w:t>
      </w:r>
      <w:r w:rsidRPr="00B839DA">
        <w:rPr>
          <w:rFonts w:ascii="Times New Roman" w:hAnsi="Times New Roman" w:cs="Times New Roman"/>
          <w:sz w:val="24"/>
        </w:rPr>
        <w:t xml:space="preserve"> </w:t>
      </w:r>
      <w:r w:rsidR="009C3EF8">
        <w:rPr>
          <w:rFonts w:ascii="Times New Roman" w:hAnsi="Times New Roman" w:cs="Times New Roman"/>
          <w:sz w:val="24"/>
        </w:rPr>
        <w:t xml:space="preserve">dengan menggunakan metode </w:t>
      </w:r>
      <w:r w:rsidR="009C3EF8" w:rsidRPr="009C3EF8">
        <w:rPr>
          <w:rFonts w:ascii="Times New Roman" w:hAnsi="Times New Roman" w:cs="Times New Roman"/>
          <w:i/>
          <w:sz w:val="24"/>
        </w:rPr>
        <w:t>Detection system using Machine vision and Digital image processing technology</w:t>
      </w:r>
      <w:r w:rsidRPr="00B839DA">
        <w:rPr>
          <w:rFonts w:ascii="Times New Roman" w:hAnsi="Times New Roman" w:cs="Times New Roman"/>
          <w:sz w:val="24"/>
        </w:rPr>
        <w:t xml:space="preserve">. </w:t>
      </w:r>
    </w:p>
    <w:p w14:paraId="253163A1" w14:textId="77777777" w:rsidR="001D6026" w:rsidRPr="00B45805" w:rsidRDefault="001D6026" w:rsidP="001D6026">
      <w:pPr>
        <w:pStyle w:val="ListParagraph"/>
        <w:numPr>
          <w:ilvl w:val="0"/>
          <w:numId w:val="7"/>
        </w:numPr>
        <w:spacing w:line="360" w:lineRule="auto"/>
        <w:jc w:val="both"/>
        <w:rPr>
          <w:rFonts w:ascii="Times New Roman" w:hAnsi="Times New Roman" w:cs="Times New Roman"/>
          <w:b/>
          <w:i/>
          <w:sz w:val="24"/>
          <w:szCs w:val="24"/>
          <w:lang w:val="en-US"/>
        </w:rPr>
      </w:pPr>
      <w:r w:rsidRPr="00B45805">
        <w:rPr>
          <w:rFonts w:ascii="Times New Roman" w:hAnsi="Times New Roman" w:cs="Times New Roman"/>
          <w:b/>
          <w:bCs/>
          <w:i/>
          <w:sz w:val="24"/>
          <w:szCs w:val="24"/>
          <w:lang w:val="en-US"/>
        </w:rPr>
        <w:lastRenderedPageBreak/>
        <w:t>Monitoring The Impacts Of Floating Structures On The Water Quality And Ecology Using An Underwater Drone</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MV0x8KDD","properties":{"formattedCitation":"(L.P.De Lima, F. C. Boogaard, R.E. De Graaf,dkk, 2015)","plainCitation":"(L.P.De Lima, F. C. Boogaard, R.E. De Graaf,dkk, 2015)","noteIndex":0},"citationItems":[{"id":15,"uris":["http://zotero.org/users/local/h6KS32VM/items/MMMGCYCB"],"uri":["http://zotero.org/users/local/h6KS32VM/items/MMMGCYCB"],"itemData":{"id":15,"type":"article-journal","title":"Monitoring The Impacts Of Floating Structures On The Water Quality And Ecology Using An Underwater Drone","container-title":"E-proceedings of the 36 th IAHR World Congress","abstract":"Urban delta areas require innovative and adaptive urban developments to face problems related with land scarcity and\nimpacts of climate change and flooding. Floating structures offer the flexibility and multi-functionality required to efficiently\nface these challenges and demands. The impact of these structures on the environment, however, is currently unknown\nand research on this topic is often disregarded. This knowledge gap creates a difficulty for water authorities and\nmunicipalities to create a policy framework, and to regulate and facilitate the development of new projects.\nMonitoring the effects of floating structures on water quality and ecology has been difficult until now because of the poor\naccessibility of the water body underneath the structures. In this work, a remote controlled underwater drone equipped\nwith water quality sensors and a video camera was used to monitor dissolved oxygen near and under floating structures.\nThe collected data showed that most water quality parameters remain at acceptable levels, indicating that the current\nsmall scale floating structures do not have a significant influence on water quality. The underwater footage revealed the\nexistence of a dynamic and diverse aquatic habitat in the vicinity of these structures, showing that floating structures can\nhave a positive effect on the aquatic environment. Future floating structures projects therefore should be encouraged to\nproceed.","language":"en","author":[{"family":"L.P.De Lima, F. C. Boogaard, R.E. De Graaf,dkk","given":""}],"issued":{"date-parts":[["2015"]]}}}],"schema":"https://github.com/citation-style-language/schema/raw/master/csl-citation.json"} </w:instrText>
      </w:r>
      <w:r>
        <w:rPr>
          <w:rFonts w:ascii="Times New Roman" w:hAnsi="Times New Roman" w:cs="Times New Roman"/>
          <w:b/>
          <w:bCs/>
          <w:i/>
          <w:sz w:val="24"/>
          <w:szCs w:val="24"/>
          <w:lang w:val="en-US"/>
        </w:rPr>
        <w:fldChar w:fldCharType="separate"/>
      </w:r>
      <w:r w:rsidRPr="009D45D8">
        <w:rPr>
          <w:rFonts w:ascii="Times New Roman" w:hAnsi="Times New Roman" w:cs="Times New Roman"/>
          <w:sz w:val="24"/>
        </w:rPr>
        <w:t>(L.P.De Lima, F. C. Boogaard, R.E. De Graaf,dkk, 2015)</w:t>
      </w:r>
      <w:r>
        <w:rPr>
          <w:rFonts w:ascii="Times New Roman" w:hAnsi="Times New Roman" w:cs="Times New Roman"/>
          <w:b/>
          <w:bCs/>
          <w:i/>
          <w:sz w:val="24"/>
          <w:szCs w:val="24"/>
          <w:lang w:val="en-US"/>
        </w:rPr>
        <w:fldChar w:fldCharType="end"/>
      </w:r>
    </w:p>
    <w:p w14:paraId="5A45072E" w14:textId="72C7CAE3" w:rsidR="001D6026" w:rsidRPr="001D6026" w:rsidRDefault="001D6026" w:rsidP="001D6026">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sz w:val="24"/>
        </w:rPr>
        <w:t xml:space="preserve">R.L.P. Lima, </w:t>
      </w:r>
      <w:r>
        <w:rPr>
          <w:rFonts w:ascii="Times New Roman" w:hAnsi="Times New Roman" w:cs="Times New Roman"/>
          <w:sz w:val="24"/>
          <w:lang w:val="id-ID"/>
        </w:rPr>
        <w:t>dkk.</w:t>
      </w:r>
      <w:r>
        <w:rPr>
          <w:rFonts w:ascii="Times New Roman" w:hAnsi="Times New Roman" w:cs="Times New Roman"/>
          <w:sz w:val="24"/>
          <w:szCs w:val="24"/>
          <w:lang w:val="id-ID"/>
        </w:rPr>
        <w:t xml:space="preserve"> pada tahun 2015 </w:t>
      </w:r>
      <w:r>
        <w:rPr>
          <w:rFonts w:ascii="Times New Roman" w:hAnsi="Times New Roman" w:cs="Times New Roman"/>
          <w:sz w:val="24"/>
          <w:szCs w:val="24"/>
          <w:lang w:val="en-US"/>
        </w:rPr>
        <w:t>menggunakan underwater drone yang dipasangkan sensor kualitas air dan sebuah kamera video</w:t>
      </w:r>
    </w:p>
    <w:p w14:paraId="2D3D8D51" w14:textId="77777777" w:rsidR="00AC4A9C" w:rsidRPr="005B349D" w:rsidRDefault="005B349D" w:rsidP="005B349D">
      <w:pPr>
        <w:pStyle w:val="ListParagraph"/>
        <w:numPr>
          <w:ilvl w:val="0"/>
          <w:numId w:val="7"/>
        </w:numPr>
        <w:spacing w:after="0" w:line="360" w:lineRule="auto"/>
        <w:jc w:val="both"/>
        <w:rPr>
          <w:rFonts w:ascii="Times New Roman" w:hAnsi="Times New Roman" w:cs="Times New Roman"/>
          <w:b/>
          <w:sz w:val="24"/>
          <w:szCs w:val="24"/>
          <w:lang w:val="en-US"/>
        </w:rPr>
      </w:pPr>
      <w:r w:rsidRPr="007D1BD7">
        <w:rPr>
          <w:rFonts w:ascii="Times New Roman" w:hAnsi="Times New Roman" w:cs="Times New Roman"/>
          <w:b/>
          <w:bCs/>
          <w:i/>
          <w:sz w:val="24"/>
          <w:szCs w:val="24"/>
          <w:lang w:val="en-US"/>
        </w:rPr>
        <w:t>Underwater Image Processing For Object Detection</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45D8">
        <w:rPr>
          <w:rFonts w:ascii="Times New Roman" w:hAnsi="Times New Roman" w:cs="Times New Roman"/>
          <w:b/>
          <w:sz w:val="24"/>
          <w:szCs w:val="24"/>
          <w:lang w:val="en-US"/>
        </w:rPr>
        <w:instrText xml:space="preserve"> ADDIN ZOTERO_ITEM CSL_CITATION {"citationID":"gvAjTMcR","properties":{"formattedCitation":"(Hule, 2015)","plainCitation":"(Hule, 2015)","noteIndex":0},"citationItems":[{"id":14,"uris":["http://zotero.org/users/local/h6KS32VM/items/VF6DKQ6E"],"uri":["http://zotero.org/users/local/h6KS32VM/items/VF6DKQ6E"],"itemData":{"id":14,"type":"article-journal","title":"Underwater Image Processing For Object Detection","container-title":"International Journal of Innovative and Emerging Research in Engineering","page":"5","volume":"2","issue":"2","source":"Zotero","abstract":"This paper presents an efficient method which can be used for underwater object detection system automation. The most important thing in underwater image processing is selection of processing domain (like RGB, Grayscale, R, G, B etc) and filter. The RGB image is captured by a underwater waterproof camera or taken from database from internet . Underwater image processing for object detection is a system which loads a image, preprocesses the image, filters and scales the image to find the object.","language":"en","author":[{"family":"Hule","given":"Niranjan Anand"}],"issued":{"date-parts":[["2015"]]}}}],"schema":"https://github.com/citation-style-language/schema/raw/master/csl-citation.json"} </w:instrText>
      </w:r>
      <w:r>
        <w:rPr>
          <w:rFonts w:ascii="Times New Roman" w:hAnsi="Times New Roman" w:cs="Times New Roman"/>
          <w:b/>
          <w:sz w:val="24"/>
          <w:szCs w:val="24"/>
          <w:lang w:val="en-US"/>
        </w:rPr>
        <w:fldChar w:fldCharType="separate"/>
      </w:r>
      <w:r w:rsidR="009D45D8" w:rsidRPr="009D45D8">
        <w:rPr>
          <w:rFonts w:ascii="Times New Roman" w:hAnsi="Times New Roman" w:cs="Times New Roman"/>
          <w:sz w:val="24"/>
        </w:rPr>
        <w:t>(Hule, 2015)</w:t>
      </w:r>
      <w:r>
        <w:rPr>
          <w:rFonts w:ascii="Times New Roman" w:hAnsi="Times New Roman" w:cs="Times New Roman"/>
          <w:b/>
          <w:sz w:val="24"/>
          <w:szCs w:val="24"/>
          <w:lang w:val="en-US"/>
        </w:rPr>
        <w:fldChar w:fldCharType="end"/>
      </w:r>
    </w:p>
    <w:p w14:paraId="2D631885" w14:textId="77777777" w:rsidR="00B839DA" w:rsidRDefault="00B839DA" w:rsidP="00AC4A9C">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Niranjan Anand Hule pada tahun 2016 membuat suatu system yang mampu  mendeteksi objek-objek di bawah laut menggunakan suatu metode yaitu LOG Filter dengan software MATLAB.</w:t>
      </w:r>
    </w:p>
    <w:p w14:paraId="4DB073B8" w14:textId="77777777" w:rsidR="005F3EBD" w:rsidRPr="009D45D8" w:rsidRDefault="00B839DA" w:rsidP="009D45D8">
      <w:pPr>
        <w:pStyle w:val="ListParagraph"/>
        <w:spacing w:after="0" w:line="360" w:lineRule="auto"/>
        <w:ind w:left="1080" w:firstLine="621"/>
        <w:jc w:val="both"/>
        <w:rPr>
          <w:rFonts w:ascii="Times New Roman" w:hAnsi="Times New Roman" w:cs="Times New Roman"/>
          <w:sz w:val="24"/>
          <w:szCs w:val="24"/>
          <w:lang w:val="id-ID"/>
        </w:rPr>
      </w:pPr>
      <w:r>
        <w:rPr>
          <w:rFonts w:ascii="Times New Roman" w:hAnsi="Times New Roman" w:cs="Times New Roman"/>
          <w:sz w:val="24"/>
        </w:rPr>
        <w:t xml:space="preserve">Peneliti juga membandingkan metode </w:t>
      </w:r>
      <w:r w:rsidR="005F3EBD">
        <w:rPr>
          <w:rFonts w:ascii="Times New Roman" w:hAnsi="Times New Roman" w:cs="Times New Roman"/>
          <w:sz w:val="24"/>
        </w:rPr>
        <w:t xml:space="preserve">modifikasi </w:t>
      </w:r>
      <w:r>
        <w:rPr>
          <w:rFonts w:ascii="Times New Roman" w:hAnsi="Times New Roman" w:cs="Times New Roman"/>
          <w:sz w:val="24"/>
        </w:rPr>
        <w:t xml:space="preserve">LOG Filter yang  </w:t>
      </w:r>
      <w:r w:rsidR="005F3EBD">
        <w:rPr>
          <w:rFonts w:ascii="Times New Roman" w:hAnsi="Times New Roman" w:cs="Times New Roman"/>
          <w:sz w:val="24"/>
        </w:rPr>
        <w:t>diajukan dengan metode lain pada toolbox matlab untuk melihat perbedaan hasil filternya. Hasil dari metode yang diajukan memberikan hasil yang lebih baik dibandingkan dengan metode log dan canny yang merupakan metode built-in dari software MATLAB.</w:t>
      </w:r>
    </w:p>
    <w:p w14:paraId="055425AD" w14:textId="67495BC9" w:rsidR="005B349D" w:rsidRPr="008704E3" w:rsidRDefault="008704E3" w:rsidP="008704E3">
      <w:pPr>
        <w:pStyle w:val="ListParagraph"/>
        <w:numPr>
          <w:ilvl w:val="0"/>
          <w:numId w:val="7"/>
        </w:numPr>
        <w:spacing w:line="360" w:lineRule="auto"/>
        <w:jc w:val="both"/>
        <w:rPr>
          <w:b/>
          <w:bCs/>
          <w:i/>
        </w:rPr>
      </w:pPr>
      <w:r w:rsidRPr="008704E3">
        <w:rPr>
          <w:rFonts w:ascii="Times New Roman" w:hAnsi="Times New Roman" w:cs="Times New Roman"/>
          <w:b/>
          <w:bCs/>
          <w:i/>
        </w:rPr>
        <w:t xml:space="preserve">Algorithm research on detection region tracking of bottle mouth image in </w:t>
      </w:r>
      <w:r w:rsidRPr="008704E3">
        <w:rPr>
          <w:rFonts w:ascii="Times New Roman" w:hAnsi="Times New Roman" w:cs="Times New Roman"/>
          <w:b/>
          <w:bCs/>
          <w:i/>
          <w:sz w:val="24"/>
          <w:szCs w:val="24"/>
        </w:rPr>
        <w:t>intelligent</w:t>
      </w:r>
      <w:r w:rsidRPr="008704E3">
        <w:rPr>
          <w:rFonts w:ascii="Times New Roman" w:hAnsi="Times New Roman" w:cs="Times New Roman"/>
          <w:b/>
          <w:bCs/>
          <w:i/>
        </w:rPr>
        <w:t xml:space="preserve"> empty bottle inspection system</w:t>
      </w:r>
      <w:r>
        <w:rPr>
          <w:b/>
          <w:bCs/>
          <w:i/>
        </w:rPr>
        <w:t>.</w:t>
      </w:r>
      <w:r w:rsidR="005B349D" w:rsidRPr="008704E3">
        <w:rPr>
          <w:rFonts w:ascii="Times New Roman" w:hAnsi="Times New Roman" w:cs="Times New Roman"/>
          <w:b/>
          <w:bCs/>
          <w:i/>
          <w:sz w:val="24"/>
          <w:szCs w:val="24"/>
          <w:lang w:val="en-US"/>
        </w:rPr>
        <w:t xml:space="preserve"> </w:t>
      </w:r>
      <w:r w:rsidR="005B349D" w:rsidRPr="008704E3">
        <w:rPr>
          <w:rFonts w:ascii="Times New Roman" w:hAnsi="Times New Roman" w:cs="Times New Roman"/>
          <w:b/>
          <w:bCs/>
          <w:i/>
          <w:sz w:val="24"/>
          <w:szCs w:val="24"/>
          <w:lang w:val="en-US"/>
        </w:rPr>
        <w:fldChar w:fldCharType="begin"/>
      </w:r>
      <w:r w:rsidR="009D45D8" w:rsidRPr="008704E3">
        <w:rPr>
          <w:rFonts w:ascii="Times New Roman" w:hAnsi="Times New Roman" w:cs="Times New Roman"/>
          <w:b/>
          <w:bCs/>
          <w:i/>
          <w:sz w:val="24"/>
          <w:szCs w:val="24"/>
          <w:lang w:val="en-US"/>
        </w:rPr>
        <w:instrText xml:space="preserve"> ADDIN ZOTERO_ITEM CSL_CITATION {"citationID":"BfoC9x2l","properties":{"formattedCitation":"(Kim and Yu, 2016)","plainCitation":"(Kim and Yu, 2016)","noteIndex":0},"citationItems":[{"id":8,"uris":["http://zotero.org/users/local/h6KS32VM/items/77RWB2MT"],"uri":["http://zotero.org/users/local/h6KS32VM/items/77RWB2MT"],"itemData":{"id":8,"type":"paper-conference","title":"Convolutional neural network-based real-time ROV detection using forward-looking sonar image","container-title":"2016 IEEE/OES Autonomous Underwater Vehicles (AUV)","publisher":"IEEE","publisher-place":"Tokyo, Japan","page":"396-400","source":"Crossref","event":"2016 IEEE/OES Autonomous Underwater Vehicles (AUV)","event-place":"Tokyo, Japan","abstract":"Agent system is strategy to enhance the underwater manipulation. The conventional manipulation is generally robot arm-based configuration which has singular points. On the other hand, the agent system is an armless manipulation that the agent vehicle works as the end-effector. If the location of the agent can be measured, the end effector is able to be place to any position. To implement this system, the method of an agent vehicle localization is proposed. The method uses the sonar images of moving agent obtained by forward-looking sonar. To detect the location of the agent in the sonar images, the convolutional neural network is applied. We applied the state-of-art object-detection algorithm to the agent vehicle system. The fast object-detection algorithm based on neural network can fulfil the real-time detection and show the remarkable validity. It means the underwater robot can begin navigation under its feed-back. Through field experiment, we confirm the proposed method can detect and track the agent in the successive sonar images.","URL":"http://ieeexplore.ieee.org/document/7778702/","DOI":"10.1109/AUV.2016.7778702","ISBN":"978-1-5090-2442-1","language":"en","author":[{"family":"Kim","given":"Juhwan"},{"family":"Yu","given":"Son-Cheol"}],"issued":{"date-parts":[["2016",11]]},"accessed":{"date-parts":[["2019",1,4]]}}}],"schema":"https://github.com/citation-style-language/schema/raw/master/csl-citation.json"} </w:instrText>
      </w:r>
      <w:r w:rsidR="005B349D" w:rsidRPr="008704E3">
        <w:rPr>
          <w:rFonts w:ascii="Times New Roman" w:hAnsi="Times New Roman" w:cs="Times New Roman"/>
          <w:b/>
          <w:bCs/>
          <w:i/>
          <w:sz w:val="24"/>
          <w:szCs w:val="24"/>
          <w:lang w:val="en-US"/>
        </w:rPr>
        <w:fldChar w:fldCharType="separate"/>
      </w:r>
      <w:r>
        <w:rPr>
          <w:rFonts w:ascii="Times New Roman" w:hAnsi="Times New Roman" w:cs="Times New Roman"/>
          <w:sz w:val="24"/>
        </w:rPr>
        <w:t>(Sile Ma</w:t>
      </w:r>
      <w:r w:rsidR="009D45D8" w:rsidRPr="008704E3">
        <w:rPr>
          <w:rFonts w:ascii="Times New Roman" w:hAnsi="Times New Roman" w:cs="Times New Roman"/>
          <w:sz w:val="24"/>
        </w:rPr>
        <w:t>,</w:t>
      </w:r>
      <w:r>
        <w:rPr>
          <w:rFonts w:ascii="Times New Roman" w:hAnsi="Times New Roman" w:cs="Times New Roman"/>
          <w:sz w:val="24"/>
        </w:rPr>
        <w:t xml:space="preserve"> Bin Huang, Yanli Wu, Junmei Go,</w:t>
      </w:r>
      <w:r w:rsidR="00246E98">
        <w:rPr>
          <w:rFonts w:ascii="Times New Roman" w:hAnsi="Times New Roman" w:cs="Times New Roman"/>
          <w:sz w:val="24"/>
        </w:rPr>
        <w:t xml:space="preserve"> 2010</w:t>
      </w:r>
      <w:r w:rsidR="009D45D8" w:rsidRPr="008704E3">
        <w:rPr>
          <w:rFonts w:ascii="Times New Roman" w:hAnsi="Times New Roman" w:cs="Times New Roman"/>
          <w:sz w:val="24"/>
        </w:rPr>
        <w:t>)</w:t>
      </w:r>
      <w:r w:rsidR="005B349D" w:rsidRPr="008704E3">
        <w:rPr>
          <w:rFonts w:ascii="Times New Roman" w:hAnsi="Times New Roman" w:cs="Times New Roman"/>
          <w:b/>
          <w:bCs/>
          <w:i/>
          <w:sz w:val="24"/>
          <w:szCs w:val="24"/>
          <w:lang w:val="en-US"/>
        </w:rPr>
        <w:fldChar w:fldCharType="end"/>
      </w:r>
      <w:r w:rsidR="005B349D" w:rsidRPr="008704E3">
        <w:rPr>
          <w:rFonts w:ascii="Times New Roman" w:hAnsi="Times New Roman" w:cs="Times New Roman"/>
          <w:b/>
          <w:bCs/>
          <w:i/>
          <w:sz w:val="24"/>
          <w:szCs w:val="24"/>
          <w:lang w:val="en-US"/>
        </w:rPr>
        <w:t xml:space="preserve"> </w:t>
      </w:r>
    </w:p>
    <w:p w14:paraId="08360A6F" w14:textId="6CF9A585" w:rsidR="009D45D8" w:rsidRDefault="00246E98" w:rsidP="009D45D8">
      <w:pPr>
        <w:pStyle w:val="ListParagraph"/>
        <w:spacing w:line="360" w:lineRule="auto"/>
        <w:ind w:left="1080" w:firstLine="360"/>
        <w:jc w:val="both"/>
        <w:rPr>
          <w:rFonts w:ascii="Times New Roman" w:hAnsi="Times New Roman" w:cs="Times New Roman"/>
          <w:sz w:val="24"/>
        </w:rPr>
      </w:pPr>
      <w:r>
        <w:rPr>
          <w:rFonts w:ascii="Times New Roman" w:hAnsi="Times New Roman" w:cs="Times New Roman"/>
          <w:sz w:val="24"/>
        </w:rPr>
        <w:t>Sile Ma pada tahun 2010 membuat suatu algoritma pelacakan yang dapat meningkatkan kecepatan dan ketepatan penentuan posisi tentang daerah deteksi gambar mulut botol, dan memiliki nilai praktis yang besar.</w:t>
      </w:r>
      <w:r w:rsidR="009D45D8" w:rsidRPr="009D45D8">
        <w:rPr>
          <w:rFonts w:ascii="Times New Roman" w:hAnsi="Times New Roman" w:cs="Times New Roman"/>
          <w:sz w:val="24"/>
        </w:rPr>
        <w:t xml:space="preserve"> </w:t>
      </w:r>
    </w:p>
    <w:p w14:paraId="404FCA9D" w14:textId="77777777" w:rsidR="00246E98" w:rsidRPr="009D45D8" w:rsidRDefault="00246E98" w:rsidP="009D45D8">
      <w:pPr>
        <w:pStyle w:val="ListParagraph"/>
        <w:spacing w:line="360" w:lineRule="auto"/>
        <w:ind w:left="1080" w:firstLine="360"/>
        <w:jc w:val="both"/>
        <w:rPr>
          <w:rFonts w:ascii="Times New Roman" w:hAnsi="Times New Roman" w:cs="Times New Roman"/>
          <w:sz w:val="24"/>
        </w:rPr>
      </w:pPr>
    </w:p>
    <w:p w14:paraId="422D4700" w14:textId="77777777" w:rsidR="002869A6" w:rsidRDefault="002869A6" w:rsidP="00AC4A9C">
      <w:pPr>
        <w:pStyle w:val="ListParagraph"/>
        <w:spacing w:after="0" w:line="360" w:lineRule="auto"/>
        <w:ind w:left="1080"/>
        <w:jc w:val="center"/>
        <w:rPr>
          <w:rFonts w:ascii="Times New Roman" w:hAnsi="Times New Roman" w:cs="Times New Roman"/>
          <w:b/>
          <w:sz w:val="24"/>
          <w:szCs w:val="24"/>
          <w:lang w:val="id-ID"/>
        </w:rPr>
      </w:pPr>
    </w:p>
    <w:p w14:paraId="3552E344" w14:textId="77777777" w:rsidR="002869A6" w:rsidRDefault="002869A6" w:rsidP="00AC4A9C">
      <w:pPr>
        <w:pStyle w:val="ListParagraph"/>
        <w:spacing w:after="0" w:line="360" w:lineRule="auto"/>
        <w:ind w:left="1080"/>
        <w:jc w:val="center"/>
        <w:rPr>
          <w:rFonts w:ascii="Times New Roman" w:hAnsi="Times New Roman" w:cs="Times New Roman"/>
          <w:b/>
          <w:sz w:val="24"/>
          <w:szCs w:val="24"/>
          <w:lang w:val="id-ID"/>
        </w:rPr>
      </w:pPr>
    </w:p>
    <w:p w14:paraId="0B220772"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33845C95"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77E0947F"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7DADBA34"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0CCD56A7"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3C81FE97"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6210A9FD" w14:textId="77777777" w:rsidR="00B976D8" w:rsidRDefault="00B976D8" w:rsidP="00AC4A9C">
      <w:pPr>
        <w:pStyle w:val="ListParagraph"/>
        <w:spacing w:after="0" w:line="360" w:lineRule="auto"/>
        <w:ind w:left="1080"/>
        <w:jc w:val="center"/>
        <w:rPr>
          <w:rFonts w:ascii="Times New Roman" w:hAnsi="Times New Roman" w:cs="Times New Roman"/>
          <w:b/>
          <w:sz w:val="24"/>
          <w:szCs w:val="24"/>
          <w:lang w:val="id-ID"/>
        </w:rPr>
      </w:pPr>
    </w:p>
    <w:p w14:paraId="1DB1601A" w14:textId="77777777" w:rsidR="00AC4A9C" w:rsidRPr="0086259F"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lastRenderedPageBreak/>
        <w:t xml:space="preserve">Tabel 1. </w:t>
      </w:r>
      <w:r w:rsidRPr="0086259F">
        <w:rPr>
          <w:rFonts w:ascii="Times New Roman" w:hAnsi="Times New Roman" w:cs="Times New Roman"/>
          <w:sz w:val="24"/>
          <w:szCs w:val="24"/>
          <w:lang w:val="id-ID"/>
        </w:rPr>
        <w:t>Penelitian Terkait</w:t>
      </w:r>
    </w:p>
    <w:tbl>
      <w:tblPr>
        <w:tblStyle w:val="GridTable4-Accent5"/>
        <w:tblW w:w="0" w:type="auto"/>
        <w:tblLook w:val="04A0" w:firstRow="1" w:lastRow="0" w:firstColumn="1" w:lastColumn="0" w:noHBand="0" w:noVBand="1"/>
      </w:tblPr>
      <w:tblGrid>
        <w:gridCol w:w="1684"/>
        <w:gridCol w:w="1658"/>
        <w:gridCol w:w="897"/>
        <w:gridCol w:w="1699"/>
        <w:gridCol w:w="1989"/>
      </w:tblGrid>
      <w:tr w:rsidR="00AC4A9C" w:rsidRPr="0086259F" w14:paraId="082227B1" w14:textId="77777777" w:rsidTr="00474D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38C09791" w14:textId="77777777" w:rsidR="00AC4A9C" w:rsidRPr="0086259F" w:rsidRDefault="00AC4A9C" w:rsidP="00E72C13">
            <w:pPr>
              <w:spacing w:line="360" w:lineRule="auto"/>
              <w:jc w:val="center"/>
              <w:rPr>
                <w:rFonts w:ascii="Times New Roman" w:hAnsi="Times New Roman" w:cs="Times New Roman"/>
                <w:sz w:val="24"/>
                <w:szCs w:val="24"/>
                <w:lang w:val="id-ID"/>
              </w:rPr>
            </w:pPr>
            <w:r w:rsidRPr="0086259F">
              <w:rPr>
                <w:rFonts w:ascii="Times New Roman" w:hAnsi="Times New Roman" w:cs="Times New Roman"/>
                <w:sz w:val="24"/>
                <w:szCs w:val="24"/>
                <w:lang w:val="id-ID"/>
              </w:rPr>
              <w:t>Peneliti</w:t>
            </w:r>
          </w:p>
        </w:tc>
        <w:tc>
          <w:tcPr>
            <w:tcW w:w="1658" w:type="dxa"/>
          </w:tcPr>
          <w:p w14:paraId="4F837283"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Judul</w:t>
            </w:r>
          </w:p>
        </w:tc>
        <w:tc>
          <w:tcPr>
            <w:tcW w:w="897" w:type="dxa"/>
          </w:tcPr>
          <w:p w14:paraId="00CCE775"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Tahun</w:t>
            </w:r>
          </w:p>
        </w:tc>
        <w:tc>
          <w:tcPr>
            <w:tcW w:w="1699" w:type="dxa"/>
          </w:tcPr>
          <w:p w14:paraId="4FD81B24"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Metode</w:t>
            </w:r>
          </w:p>
        </w:tc>
        <w:tc>
          <w:tcPr>
            <w:tcW w:w="1989" w:type="dxa"/>
          </w:tcPr>
          <w:p w14:paraId="3096114B"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Hasil</w:t>
            </w:r>
          </w:p>
        </w:tc>
      </w:tr>
      <w:tr w:rsidR="00AC4A9C" w:rsidRPr="0086259F" w14:paraId="14BCEDE3"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7D2B7B95" w14:textId="2DAA7182" w:rsidR="00AC4A9C" w:rsidRPr="0086259F" w:rsidRDefault="00212BB0" w:rsidP="00E72C1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Lu Huimin, Li Yujie, Li</w:t>
            </w:r>
            <w:r w:rsidRPr="00212BB0">
              <w:rPr>
                <w:rFonts w:ascii="Times New Roman" w:hAnsi="Times New Roman" w:cs="Times New Roman"/>
                <w:sz w:val="24"/>
                <w:szCs w:val="24"/>
              </w:rPr>
              <w:t xml:space="preserve"> Jianru</w:t>
            </w:r>
          </w:p>
        </w:tc>
        <w:tc>
          <w:tcPr>
            <w:tcW w:w="1658" w:type="dxa"/>
          </w:tcPr>
          <w:p w14:paraId="0831032F" w14:textId="2F1C3874" w:rsidR="00AC4A9C" w:rsidRPr="004A4BA6" w:rsidRDefault="00D111BE"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D15D62">
              <w:rPr>
                <w:rFonts w:ascii="Times New Roman" w:hAnsi="Times New Roman" w:cs="Times New Roman"/>
                <w:b/>
                <w:bCs/>
                <w:i/>
                <w:sz w:val="24"/>
                <w:szCs w:val="24"/>
              </w:rPr>
              <w:t>Underwater Image De-scattering and Classification by Deep Neural Network</w:t>
            </w:r>
          </w:p>
        </w:tc>
        <w:tc>
          <w:tcPr>
            <w:tcW w:w="897" w:type="dxa"/>
          </w:tcPr>
          <w:p w14:paraId="5B53E5E2" w14:textId="0C8836FB" w:rsidR="00AC4A9C" w:rsidRPr="004A4BA6" w:rsidRDefault="00AC4A9C"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sidR="00013A27">
              <w:rPr>
                <w:rFonts w:ascii="Times New Roman" w:hAnsi="Times New Roman" w:cs="Times New Roman"/>
                <w:sz w:val="24"/>
                <w:szCs w:val="24"/>
                <w:lang w:val="en-US"/>
              </w:rPr>
              <w:t>6</w:t>
            </w:r>
          </w:p>
        </w:tc>
        <w:tc>
          <w:tcPr>
            <w:tcW w:w="1699" w:type="dxa"/>
          </w:tcPr>
          <w:p w14:paraId="3CA6F7B4" w14:textId="754A87B1" w:rsidR="004A4BA6" w:rsidRPr="004A4BA6" w:rsidRDefault="00111634"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Deep</w:t>
            </w:r>
            <w:r w:rsidR="004A4BA6" w:rsidRPr="004A4BA6">
              <w:rPr>
                <w:rFonts w:ascii="Times New Roman" w:hAnsi="Times New Roman" w:cs="Times New Roman"/>
                <w:i/>
                <w:sz w:val="24"/>
                <w:szCs w:val="24"/>
                <w:lang w:val="en-US"/>
              </w:rPr>
              <w:t xml:space="preserve"> Neural Network</w:t>
            </w:r>
          </w:p>
          <w:p w14:paraId="6C797DBE" w14:textId="77777777" w:rsidR="00AC4A9C" w:rsidRPr="002C1923"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id-ID"/>
              </w:rPr>
            </w:pPr>
          </w:p>
        </w:tc>
        <w:tc>
          <w:tcPr>
            <w:tcW w:w="1989" w:type="dxa"/>
          </w:tcPr>
          <w:p w14:paraId="3FC8C867" w14:textId="2FBD3E91" w:rsidR="00AC4A9C" w:rsidRPr="0086259F" w:rsidRDefault="00934F5E"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934F5E">
              <w:rPr>
                <w:rFonts w:ascii="Times New Roman" w:hAnsi="Times New Roman" w:cs="Times New Roman"/>
                <w:sz w:val="24"/>
                <w:szCs w:val="24"/>
                <w:lang w:val="en-US"/>
              </w:rPr>
              <w:t xml:space="preserve">Sistem yang mampu meningkatkan kualitas citra di kondisi air keruh </w:t>
            </w:r>
          </w:p>
        </w:tc>
      </w:tr>
      <w:tr w:rsidR="00AC4A9C" w:rsidRPr="0086259F" w14:paraId="31527783" w14:textId="77777777" w:rsidTr="00474DCF">
        <w:tc>
          <w:tcPr>
            <w:cnfStyle w:val="001000000000" w:firstRow="0" w:lastRow="0" w:firstColumn="1" w:lastColumn="0" w:oddVBand="0" w:evenVBand="0" w:oddHBand="0" w:evenHBand="0" w:firstRowFirstColumn="0" w:firstRowLastColumn="0" w:lastRowFirstColumn="0" w:lastRowLastColumn="0"/>
            <w:tcW w:w="1684" w:type="dxa"/>
          </w:tcPr>
          <w:p w14:paraId="2EFEE878" w14:textId="77777777"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L.P.De Lima, F. C. Boogaard, R.E. De Graaf,dkk</w:t>
            </w:r>
          </w:p>
          <w:p w14:paraId="0429169E"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375568C4" w14:textId="77777777" w:rsidR="004A4BA6" w:rsidRPr="0064615E"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Monitoring The Impacts Of Floating Structures On The Water Quality And Ecology Using An Underwater Drone</w:t>
            </w:r>
          </w:p>
          <w:p w14:paraId="62A0F7F9" w14:textId="77777777" w:rsidR="00AC4A9C" w:rsidRPr="0064615E"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897" w:type="dxa"/>
          </w:tcPr>
          <w:p w14:paraId="54560451" w14:textId="77777777" w:rsidR="00AC4A9C" w:rsidRPr="0086259F"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1699" w:type="dxa"/>
          </w:tcPr>
          <w:p w14:paraId="02F070BF"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Monitoring underwater dengan water quality sensor dan video camera</w:t>
            </w:r>
          </w:p>
          <w:p w14:paraId="5D21F047" w14:textId="77777777" w:rsidR="00AC4A9C" w:rsidRPr="000C7958"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14:paraId="7A0BCA07" w14:textId="77777777" w:rsidR="00AC4A9C" w:rsidRPr="007F70FD" w:rsidRDefault="004A4BA6" w:rsidP="007F70F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64615E">
              <w:rPr>
                <w:rFonts w:ascii="Times New Roman" w:hAnsi="Times New Roman" w:cs="Times New Roman"/>
                <w:i/>
                <w:szCs w:val="24"/>
                <w:lang w:val="en-US"/>
              </w:rPr>
              <w:t>Sistem monitoring menggunakan drone dengan kemampuan monitoring kondisi air yang tidak dapat dilihat secara langsung oleh mata manusia.</w:t>
            </w:r>
          </w:p>
        </w:tc>
      </w:tr>
      <w:tr w:rsidR="00AC4A9C" w:rsidRPr="0086259F" w14:paraId="4D98F736"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43BFB7ED" w14:textId="603245A7" w:rsidR="004A4BA6" w:rsidRPr="004A4BA6" w:rsidRDefault="0071296D" w:rsidP="004A4BA6">
            <w:pPr>
              <w:spacing w:line="360" w:lineRule="auto"/>
              <w:jc w:val="center"/>
              <w:rPr>
                <w:rFonts w:ascii="Times New Roman" w:hAnsi="Times New Roman" w:cs="Times New Roman"/>
                <w:sz w:val="24"/>
                <w:szCs w:val="24"/>
                <w:lang w:val="en-US"/>
              </w:rPr>
            </w:pPr>
            <w:r>
              <w:rPr>
                <w:rFonts w:ascii="Times New Roman" w:hAnsi="Times New Roman" w:cs="Times New Roman"/>
                <w:sz w:val="24"/>
              </w:rPr>
              <w:t>Sun Xin, Shi Junyu</w:t>
            </w:r>
            <w:r w:rsidRPr="009D45D8">
              <w:rPr>
                <w:rFonts w:ascii="Times New Roman" w:hAnsi="Times New Roman" w:cs="Times New Roman"/>
                <w:sz w:val="24"/>
              </w:rPr>
              <w:t>,</w:t>
            </w:r>
            <w:r>
              <w:rPr>
                <w:rFonts w:ascii="Times New Roman" w:hAnsi="Times New Roman" w:cs="Times New Roman"/>
                <w:sz w:val="24"/>
              </w:rPr>
              <w:t xml:space="preserve"> Liu Lipeng</w:t>
            </w:r>
          </w:p>
          <w:p w14:paraId="2CFFE90C"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709C450D" w14:textId="37E4622A" w:rsidR="00AC4A9C" w:rsidRPr="004A4BA6" w:rsidRDefault="00934F5E"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A4B52">
              <w:rPr>
                <w:rFonts w:ascii="Times New Roman" w:hAnsi="Times New Roman" w:cs="Times New Roman"/>
                <w:b/>
                <w:bCs/>
                <w:i/>
                <w:sz w:val="24"/>
                <w:szCs w:val="24"/>
                <w:lang w:val="en-US"/>
              </w:rPr>
              <w:t>Transferring deep knowledge for object recognition in Low-quality underwater videos</w:t>
            </w:r>
          </w:p>
        </w:tc>
        <w:tc>
          <w:tcPr>
            <w:tcW w:w="897" w:type="dxa"/>
          </w:tcPr>
          <w:p w14:paraId="3611FFCE" w14:textId="619EBCC0"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w:t>
            </w:r>
            <w:r w:rsidR="00934F5E">
              <w:rPr>
                <w:rFonts w:ascii="Times New Roman" w:hAnsi="Times New Roman" w:cs="Times New Roman"/>
                <w:sz w:val="24"/>
                <w:szCs w:val="24"/>
                <w:lang w:val="id-ID"/>
              </w:rPr>
              <w:t>8</w:t>
            </w:r>
          </w:p>
        </w:tc>
        <w:tc>
          <w:tcPr>
            <w:tcW w:w="1699" w:type="dxa"/>
          </w:tcPr>
          <w:p w14:paraId="6B8F53E1" w14:textId="41862ED0" w:rsidR="004A4BA6" w:rsidRPr="004A4BA6" w:rsidRDefault="00934F5E"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Convolutional Neural Network</w:t>
            </w:r>
          </w:p>
          <w:p w14:paraId="7491DAF7"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989" w:type="dxa"/>
          </w:tcPr>
          <w:p w14:paraId="1A8A3C3B" w14:textId="66B5D971" w:rsidR="004A4BA6" w:rsidRPr="0064615E" w:rsidRDefault="00934F5E"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 xml:space="preserve">Hasil analisis yang merupakan </w:t>
            </w:r>
            <w:r w:rsidRPr="00934F5E">
              <w:rPr>
                <w:rFonts w:ascii="Times New Roman" w:hAnsi="Times New Roman" w:cs="Times New Roman"/>
                <w:szCs w:val="24"/>
                <w:lang w:val="en-US"/>
              </w:rPr>
              <w:t>hasil yang menjanjikan dari video bawah laut dengan menguji image datasets dan video bawah laut secara bersamaan.</w:t>
            </w:r>
          </w:p>
          <w:p w14:paraId="443558B5"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AC4A9C" w:rsidRPr="0086259F" w14:paraId="31D34530" w14:textId="77777777" w:rsidTr="00474DCF">
        <w:tc>
          <w:tcPr>
            <w:cnfStyle w:val="001000000000" w:firstRow="0" w:lastRow="0" w:firstColumn="1" w:lastColumn="0" w:oddVBand="0" w:evenVBand="0" w:oddHBand="0" w:evenHBand="0" w:firstRowFirstColumn="0" w:firstRowLastColumn="0" w:lastRowFirstColumn="0" w:lastRowLastColumn="0"/>
            <w:tcW w:w="1684" w:type="dxa"/>
          </w:tcPr>
          <w:p w14:paraId="0050BC32" w14:textId="77777777"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Niranjan Anand Hule</w:t>
            </w:r>
          </w:p>
          <w:p w14:paraId="34507B05" w14:textId="77777777" w:rsidR="00AC4A9C" w:rsidRDefault="00AC4A9C" w:rsidP="00E72C13">
            <w:pPr>
              <w:spacing w:line="360" w:lineRule="auto"/>
              <w:jc w:val="center"/>
              <w:rPr>
                <w:rFonts w:ascii="Times New Roman" w:hAnsi="Times New Roman" w:cs="Times New Roman"/>
                <w:sz w:val="24"/>
                <w:szCs w:val="24"/>
                <w:lang w:val="id-ID"/>
              </w:rPr>
            </w:pPr>
          </w:p>
        </w:tc>
        <w:tc>
          <w:tcPr>
            <w:tcW w:w="1658" w:type="dxa"/>
          </w:tcPr>
          <w:p w14:paraId="0E8C32C8"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 xml:space="preserve">Underwater Image Processing </w:t>
            </w:r>
            <w:r w:rsidRPr="004A4BA6">
              <w:rPr>
                <w:rFonts w:ascii="Times New Roman" w:hAnsi="Times New Roman" w:cs="Times New Roman"/>
                <w:b/>
                <w:bCs/>
                <w:i/>
                <w:sz w:val="24"/>
                <w:szCs w:val="24"/>
                <w:lang w:val="en-US"/>
              </w:rPr>
              <w:lastRenderedPageBreak/>
              <w:t>For Object Detection</w:t>
            </w:r>
          </w:p>
          <w:p w14:paraId="3384DADB" w14:textId="77777777"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id-ID"/>
              </w:rPr>
            </w:pPr>
          </w:p>
        </w:tc>
        <w:tc>
          <w:tcPr>
            <w:tcW w:w="897" w:type="dxa"/>
          </w:tcPr>
          <w:p w14:paraId="0ACCBFE1" w14:textId="77777777" w:rsidR="00AC4A9C" w:rsidRPr="004A4BA6" w:rsidRDefault="00AC4A9C"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lastRenderedPageBreak/>
              <w:t>201</w:t>
            </w:r>
            <w:r w:rsidR="004A4BA6">
              <w:rPr>
                <w:rFonts w:ascii="Times New Roman" w:hAnsi="Times New Roman" w:cs="Times New Roman"/>
                <w:sz w:val="24"/>
                <w:szCs w:val="24"/>
                <w:lang w:val="en-US"/>
              </w:rPr>
              <w:t>6</w:t>
            </w:r>
          </w:p>
        </w:tc>
        <w:tc>
          <w:tcPr>
            <w:tcW w:w="1699" w:type="dxa"/>
          </w:tcPr>
          <w:p w14:paraId="6BE9D6AE"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14:paraId="04DDB70B" w14:textId="77777777" w:rsidR="00AC4A9C" w:rsidRPr="00CB1354"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14:paraId="48C3CEC7"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Sistem yang dapat mendeteksi objek-objek dalam air </w:t>
            </w:r>
            <w:r w:rsidRPr="004A4BA6">
              <w:rPr>
                <w:rFonts w:ascii="Times New Roman" w:hAnsi="Times New Roman" w:cs="Times New Roman"/>
                <w:sz w:val="24"/>
                <w:szCs w:val="24"/>
                <w:lang w:val="en-US"/>
              </w:rPr>
              <w:lastRenderedPageBreak/>
              <w:t>dengan metode edge detection</w:t>
            </w:r>
          </w:p>
          <w:p w14:paraId="1AE08176" w14:textId="77777777"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AC4A9C" w:rsidRPr="0086259F" w14:paraId="406D558A"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11121A8E" w14:textId="75C2A8B3" w:rsidR="004A4BA6" w:rsidRPr="004A4BA6" w:rsidRDefault="00934F5E" w:rsidP="004A4B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Sile Ma, Bin Huang, Yanli Wu, Junmei Go</w:t>
            </w:r>
          </w:p>
          <w:p w14:paraId="7E918470"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28490C7A" w14:textId="6F76A23F" w:rsidR="00AC4A9C" w:rsidRPr="0086259F" w:rsidRDefault="00934F5E"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934F5E">
              <w:rPr>
                <w:rFonts w:ascii="Times New Roman" w:hAnsi="Times New Roman" w:cs="Times New Roman"/>
                <w:b/>
                <w:bCs/>
                <w:i/>
                <w:sz w:val="24"/>
                <w:szCs w:val="24"/>
                <w:lang w:val="en-US"/>
              </w:rPr>
              <w:t xml:space="preserve">Algorithm research on detection region tracking of bottle mouth image in intelligent empty bottle inspection system </w:t>
            </w:r>
          </w:p>
        </w:tc>
        <w:tc>
          <w:tcPr>
            <w:tcW w:w="897" w:type="dxa"/>
          </w:tcPr>
          <w:p w14:paraId="15705BEC" w14:textId="66F0CA6A"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w:t>
            </w:r>
            <w:r w:rsidR="00934F5E">
              <w:rPr>
                <w:rFonts w:ascii="Times New Roman" w:hAnsi="Times New Roman" w:cs="Times New Roman"/>
                <w:sz w:val="24"/>
                <w:szCs w:val="24"/>
                <w:lang w:val="id-ID"/>
              </w:rPr>
              <w:t>0</w:t>
            </w:r>
          </w:p>
        </w:tc>
        <w:tc>
          <w:tcPr>
            <w:tcW w:w="1699" w:type="dxa"/>
          </w:tcPr>
          <w:p w14:paraId="128317AC" w14:textId="0DF5E45B" w:rsidR="00AC4A9C" w:rsidRPr="004A4BA6" w:rsidRDefault="00934F5E"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34F5E">
              <w:rPr>
                <w:rFonts w:ascii="Times New Roman" w:hAnsi="Times New Roman" w:cs="Times New Roman"/>
                <w:sz w:val="24"/>
                <w:szCs w:val="24"/>
                <w:lang w:val="en-US"/>
              </w:rPr>
              <w:t>Algoritma pelacakan baru untuk daerah deteksi gambar mulut botol</w:t>
            </w:r>
          </w:p>
        </w:tc>
        <w:tc>
          <w:tcPr>
            <w:tcW w:w="1989" w:type="dxa"/>
          </w:tcPr>
          <w:p w14:paraId="287F8DBD" w14:textId="4192D2BE" w:rsidR="00AC4A9C" w:rsidRPr="0086259F" w:rsidRDefault="00934F5E"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934F5E">
              <w:rPr>
                <w:rFonts w:ascii="Times New Roman" w:hAnsi="Times New Roman" w:cs="Times New Roman"/>
                <w:sz w:val="24"/>
                <w:szCs w:val="24"/>
                <w:lang w:val="en-US"/>
              </w:rPr>
              <w:t>Algoritma pelacakan dapat meningkatkan kecepatan dan ketepatan penentuan posisi tentang daerah deteksi gambar mulut botol, dan memiliki nilai praktis yang besar.</w:t>
            </w:r>
          </w:p>
        </w:tc>
      </w:tr>
      <w:tr w:rsidR="00C2678E" w:rsidRPr="0086259F" w14:paraId="35847FDB" w14:textId="77777777" w:rsidTr="00474DCF">
        <w:tc>
          <w:tcPr>
            <w:cnfStyle w:val="001000000000" w:firstRow="0" w:lastRow="0" w:firstColumn="1" w:lastColumn="0" w:oddVBand="0" w:evenVBand="0" w:oddHBand="0" w:evenHBand="0" w:firstRowFirstColumn="0" w:firstRowLastColumn="0" w:lastRowFirstColumn="0" w:lastRowLastColumn="0"/>
            <w:tcW w:w="1684" w:type="dxa"/>
          </w:tcPr>
          <w:p w14:paraId="7DB2CE82" w14:textId="0958855E" w:rsidR="00C2678E" w:rsidRDefault="00C2678E" w:rsidP="004A4BA6">
            <w:pPr>
              <w:spacing w:line="360" w:lineRule="auto"/>
              <w:jc w:val="center"/>
              <w:rPr>
                <w:rFonts w:ascii="Times New Roman" w:hAnsi="Times New Roman" w:cs="Times New Roman"/>
                <w:sz w:val="24"/>
                <w:szCs w:val="24"/>
                <w:lang w:val="en-US"/>
              </w:rPr>
            </w:pPr>
            <w:r>
              <w:rPr>
                <w:rFonts w:ascii="Times New Roman" w:hAnsi="Times New Roman" w:cs="Times New Roman"/>
                <w:sz w:val="24"/>
              </w:rPr>
              <w:t>Xiaoyu Liang, Liangyan Dong, Youyu Wu</w:t>
            </w:r>
          </w:p>
        </w:tc>
        <w:tc>
          <w:tcPr>
            <w:tcW w:w="1658" w:type="dxa"/>
          </w:tcPr>
          <w:p w14:paraId="4FA94956" w14:textId="3729BD51" w:rsidR="00C2678E" w:rsidRPr="00934F5E" w:rsidRDefault="00C2678E"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sz w:val="24"/>
                <w:szCs w:val="24"/>
                <w:lang w:val="en-US"/>
              </w:rPr>
            </w:pPr>
            <w:r w:rsidRPr="00C43FB0">
              <w:rPr>
                <w:rFonts w:ascii="Times New Roman" w:hAnsi="Times New Roman" w:cs="Times New Roman"/>
                <w:b/>
                <w:bCs/>
                <w:i/>
                <w:sz w:val="24"/>
                <w:szCs w:val="24"/>
                <w:lang w:val="en-US"/>
              </w:rPr>
              <w:t>Research on Surface Defect Detection Algorithm of Tube-Type Bottle Based on Machine Vision</w:t>
            </w:r>
          </w:p>
        </w:tc>
        <w:tc>
          <w:tcPr>
            <w:tcW w:w="897" w:type="dxa"/>
          </w:tcPr>
          <w:p w14:paraId="2C6F48AD" w14:textId="240109D8" w:rsidR="00C2678E" w:rsidRDefault="00C2678E"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1699" w:type="dxa"/>
          </w:tcPr>
          <w:p w14:paraId="4443E5EC" w14:textId="4E34F8AB" w:rsidR="00C2678E" w:rsidRPr="00934F5E" w:rsidRDefault="00C2678E"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C3EF8">
              <w:rPr>
                <w:rFonts w:ascii="Times New Roman" w:hAnsi="Times New Roman" w:cs="Times New Roman"/>
                <w:i/>
                <w:sz w:val="24"/>
              </w:rPr>
              <w:t>Detection system using Machine vision and Digital image processing technolog</w:t>
            </w:r>
            <w:r>
              <w:rPr>
                <w:rFonts w:ascii="Times New Roman" w:hAnsi="Times New Roman" w:cs="Times New Roman"/>
                <w:i/>
                <w:sz w:val="24"/>
              </w:rPr>
              <w:t>y</w:t>
            </w:r>
          </w:p>
        </w:tc>
        <w:tc>
          <w:tcPr>
            <w:tcW w:w="1989" w:type="dxa"/>
          </w:tcPr>
          <w:p w14:paraId="33692590" w14:textId="77777777" w:rsidR="00C2678E" w:rsidRPr="00C2678E" w:rsidRDefault="00C2678E" w:rsidP="00C267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2678E">
              <w:rPr>
                <w:rFonts w:ascii="Times New Roman" w:hAnsi="Times New Roman" w:cs="Times New Roman"/>
                <w:sz w:val="24"/>
                <w:szCs w:val="24"/>
                <w:lang w:val="en-US"/>
              </w:rPr>
              <w:t>Sistem yang mampu mendeteksi kerusakan pada botol yaitu hancur, mempunyai celah, dll.</w:t>
            </w:r>
          </w:p>
          <w:p w14:paraId="7BD856BD" w14:textId="77777777" w:rsidR="00C2678E" w:rsidRPr="00934F5E" w:rsidRDefault="00C2678E"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bl>
    <w:p w14:paraId="3D776CB8" w14:textId="77777777" w:rsidR="00AC4A9C" w:rsidRDefault="00AC4A9C" w:rsidP="00AC4A9C">
      <w:pPr>
        <w:spacing w:after="0" w:line="360" w:lineRule="auto"/>
        <w:jc w:val="both"/>
        <w:rPr>
          <w:rFonts w:ascii="Times New Roman" w:hAnsi="Times New Roman" w:cs="Times New Roman"/>
          <w:sz w:val="24"/>
          <w:szCs w:val="24"/>
          <w:lang w:val="id-ID"/>
        </w:rPr>
      </w:pPr>
    </w:p>
    <w:p w14:paraId="47E58045" w14:textId="77777777" w:rsidR="002869A6" w:rsidRDefault="002869A6" w:rsidP="00AC4A9C">
      <w:pPr>
        <w:spacing w:after="0" w:line="360" w:lineRule="auto"/>
        <w:jc w:val="both"/>
        <w:rPr>
          <w:rFonts w:ascii="Times New Roman" w:hAnsi="Times New Roman" w:cs="Times New Roman"/>
          <w:sz w:val="24"/>
          <w:szCs w:val="24"/>
          <w:lang w:val="id-ID"/>
        </w:rPr>
      </w:pPr>
    </w:p>
    <w:p w14:paraId="185C9E23" w14:textId="77777777" w:rsidR="002869A6" w:rsidRDefault="002869A6" w:rsidP="00AC4A9C">
      <w:pPr>
        <w:spacing w:after="0" w:line="360" w:lineRule="auto"/>
        <w:jc w:val="both"/>
        <w:rPr>
          <w:rFonts w:ascii="Times New Roman" w:hAnsi="Times New Roman" w:cs="Times New Roman"/>
          <w:sz w:val="24"/>
          <w:szCs w:val="24"/>
          <w:lang w:val="id-ID"/>
        </w:rPr>
      </w:pPr>
    </w:p>
    <w:p w14:paraId="1433E00C" w14:textId="77777777" w:rsidR="00FA4F25" w:rsidRDefault="00FA4F25" w:rsidP="00AC4A9C">
      <w:pPr>
        <w:spacing w:after="0" w:line="360" w:lineRule="auto"/>
        <w:jc w:val="both"/>
        <w:rPr>
          <w:rFonts w:ascii="Times New Roman" w:hAnsi="Times New Roman" w:cs="Times New Roman"/>
          <w:sz w:val="24"/>
          <w:szCs w:val="24"/>
          <w:lang w:val="id-ID"/>
        </w:rPr>
      </w:pPr>
    </w:p>
    <w:p w14:paraId="2526DE6A" w14:textId="77777777" w:rsidR="00FA4F25" w:rsidRDefault="00FA4F25" w:rsidP="00AC4A9C">
      <w:pPr>
        <w:spacing w:after="0" w:line="360" w:lineRule="auto"/>
        <w:jc w:val="both"/>
        <w:rPr>
          <w:rFonts w:ascii="Times New Roman" w:hAnsi="Times New Roman" w:cs="Times New Roman"/>
          <w:sz w:val="24"/>
          <w:szCs w:val="24"/>
          <w:lang w:val="id-ID"/>
        </w:rPr>
      </w:pPr>
    </w:p>
    <w:p w14:paraId="5F2F48DF" w14:textId="77777777" w:rsidR="00FA4F25" w:rsidRDefault="00FA4F25" w:rsidP="00AC4A9C">
      <w:pPr>
        <w:spacing w:after="0" w:line="360" w:lineRule="auto"/>
        <w:jc w:val="both"/>
        <w:rPr>
          <w:rFonts w:ascii="Times New Roman" w:hAnsi="Times New Roman" w:cs="Times New Roman"/>
          <w:sz w:val="24"/>
          <w:szCs w:val="24"/>
          <w:lang w:val="id-ID"/>
        </w:rPr>
      </w:pPr>
    </w:p>
    <w:p w14:paraId="342B653B" w14:textId="77777777" w:rsidR="002869A6" w:rsidRDefault="002869A6" w:rsidP="00AC4A9C">
      <w:pPr>
        <w:spacing w:after="0" w:line="360" w:lineRule="auto"/>
        <w:jc w:val="both"/>
        <w:rPr>
          <w:rFonts w:ascii="Times New Roman" w:hAnsi="Times New Roman" w:cs="Times New Roman"/>
          <w:sz w:val="24"/>
          <w:szCs w:val="24"/>
          <w:lang w:val="id-ID"/>
        </w:rPr>
      </w:pPr>
    </w:p>
    <w:p w14:paraId="2992A3AA"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lastRenderedPageBreak/>
        <w:t>Metodologi Penelitian</w:t>
      </w:r>
    </w:p>
    <w:p w14:paraId="799D7BE8" w14:textId="77777777" w:rsidR="00AC4A9C" w:rsidRDefault="00E2718C" w:rsidP="00AC4A9C">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b/>
          <w:noProof/>
          <w:sz w:val="24"/>
          <w:szCs w:val="24"/>
          <w:lang w:val="en-US" w:eastAsia="en-US"/>
        </w:rPr>
        <mc:AlternateContent>
          <mc:Choice Requires="wpg">
            <w:drawing>
              <wp:anchor distT="0" distB="0" distL="114300" distR="114300" simplePos="0" relativeHeight="251650560" behindDoc="0" locked="0" layoutInCell="1" allowOverlap="1" wp14:anchorId="3360D968" wp14:editId="580F68FD">
                <wp:simplePos x="0" y="0"/>
                <wp:positionH relativeFrom="column">
                  <wp:posOffset>798195</wp:posOffset>
                </wp:positionH>
                <wp:positionV relativeFrom="paragraph">
                  <wp:posOffset>133350</wp:posOffset>
                </wp:positionV>
                <wp:extent cx="2425148" cy="3976646"/>
                <wp:effectExtent l="0" t="0" r="13335" b="36830"/>
                <wp:wrapNone/>
                <wp:docPr id="41" name="Group 41"/>
                <wp:cNvGraphicFramePr/>
                <a:graphic xmlns:a="http://schemas.openxmlformats.org/drawingml/2006/main">
                  <a:graphicData uri="http://schemas.microsoft.com/office/word/2010/wordprocessingGroup">
                    <wpg:wgp>
                      <wpg:cNvGrpSpPr/>
                      <wpg:grpSpPr>
                        <a:xfrm>
                          <a:off x="0" y="0"/>
                          <a:ext cx="2425148" cy="3976646"/>
                          <a:chOff x="0" y="0"/>
                          <a:chExt cx="2425148" cy="3976646"/>
                        </a:xfrm>
                      </wpg:grpSpPr>
                      <wps:wsp>
                        <wps:cNvPr id="89" name="Rounded Rectangle 89"/>
                        <wps:cNvSpPr/>
                        <wps:spPr>
                          <a:xfrm>
                            <a:off x="604299" y="0"/>
                            <a:ext cx="1212643" cy="342891"/>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D46CAD" w14:textId="77777777"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rot="16200000" flipH="1">
                            <a:off x="1093305" y="441297"/>
                            <a:ext cx="2160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1" name="Rectangle 91"/>
                        <wps:cNvSpPr/>
                        <wps:spPr>
                          <a:xfrm>
                            <a:off x="604299" y="548640"/>
                            <a:ext cx="1212215"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A7714D"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rot="16200000" flipH="1">
                            <a:off x="1093304" y="99788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5" name="Rectangle 95"/>
                        <wps:cNvSpPr/>
                        <wps:spPr>
                          <a:xfrm>
                            <a:off x="238117" y="1120900"/>
                            <a:ext cx="200025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FB001D" w14:textId="2591C6B4"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w:t>
                              </w:r>
                              <w:r w:rsidR="00A3758A">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gambilan data video sampah botol plastik </w:t>
                              </w: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 underwater d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rot="16200000" flipH="1">
                            <a:off x="1093304" y="172940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7" name="Rectangle 97"/>
                        <wps:cNvSpPr/>
                        <wps:spPr>
                          <a:xfrm>
                            <a:off x="0" y="1828800"/>
                            <a:ext cx="242514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B63223" w14:textId="2F24F658"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ancangan </w:t>
                              </w:r>
                              <w:r w:rsidR="00A3758A">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ndeteksi dengan menggunakan metode deep learn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rot="16200000" flipH="1">
                            <a:off x="1093305" y="2445026"/>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270344" y="2544417"/>
                            <a:ext cx="1883485"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E46FE"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rot="16200000" flipH="1">
                            <a:off x="1085353" y="2985715"/>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1" name="Rectangle 101"/>
                        <wps:cNvSpPr/>
                        <wps:spPr>
                          <a:xfrm>
                            <a:off x="572494" y="3085106"/>
                            <a:ext cx="1257300"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602745"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rot="16200000" flipH="1">
                            <a:off x="1089329" y="3530379"/>
                            <a:ext cx="215265"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0" name="Rounded Rectangle 40"/>
                        <wps:cNvSpPr/>
                        <wps:spPr>
                          <a:xfrm>
                            <a:off x="572494" y="3633746"/>
                            <a:ext cx="1256665" cy="342900"/>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4B4FE4"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60D968" id="Group 41" o:spid="_x0000_s1026" style="position:absolute;left:0;text-align:left;margin-left:62.85pt;margin-top:10.5pt;width:190.95pt;height:313.1pt;z-index:251650560" coordsize="2425148,397664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">
                <v:roundrect id="Rounded Rectangle 89" o:spid="_x0000_s1027" style="position:absolute;left:604299;width:1212643;height:342891;visibility:visible;mso-wrap-style:square;v-text-anchor:middle" arcsize=".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CyfOwgAA&#10;ANsAAAAPAAAAZHJzL2Rvd25yZXYueG1sRI/NigIxEITvC75DaMHbmtHDoqNRVBB2PQj+HDw2k3YS&#10;nHSGJKvj2xthYY9FVX1FzZeda8SdQrSeFYyGBQjiymvLtYLzafs5ARETssbGMyl4UoTlovcxx1L7&#10;Bx/ofky1yBCOJSowKbWllLEy5DAOfUucvasPDlOWoZY64CPDXSPHRfElHVrOCwZb2hiqbsdfp0Bu&#10;19Odue4OGEa23V+8/ZF7q9Sg361mIBJ16T/81/7WCiZTeH/JP0AuX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ULJ87CAAAA2wAAAA8AAAAAAAAAAAAAAAAAlwIAAGRycy9kb3du&#10;cmV2LnhtbFBLBQYAAAAABAAEAPUAAACGAwAAAAA=&#10;" filled="f" strokecolor="#2e74b5 [2404]" strokeweight="1pt">
                  <v:stroke joinstyle="miter"/>
                  <v:textbox>
                    <w:txbxContent>
                      <w:p w14:paraId="38D46CAD" w14:textId="77777777"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v:textbox>
                </v:roundrect>
                <v:shapetype id="_x0000_t32" coordsize="21600,21600" o:spt="32" o:oned="t" path="m0,0l21600,21600e" filled="f">
                  <v:path arrowok="t" fillok="f" o:connecttype="none"/>
                  <o:lock v:ext="edit" shapetype="t"/>
                </v:shapetype>
                <v:shape id="Straight Arrow Connector 90" o:spid="_x0000_s1028" type="#_x0000_t32" style="position:absolute;left:1093305;top:441297;width:216000;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hAvsEAAADbAAAADwAAAGRycy9kb3ducmV2LnhtbERPy2rCQBTdF/yH4Qrd1YkuxKaOIkIg&#10;UDdNWnF5ydw8MHMnzkw1+XtnUejycN7b/Wh6cSfnO8sKlosEBHFldceNgu8ye9uA8AFZY2+ZFEzk&#10;Yb+bvWwx1fbBX3QvQiNiCPsUFbQhDKmUvmrJoF/YgThytXUGQ4SukdrhI4abXq6SZC0NdhwbWhzo&#10;2FJ1LX6NgvNUnurafGbDz9kd86m5HNztotTrfDx8gAg0hn/xnzvXCt7j+vgl/gC5e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WmEC+wQAAANsAAAAPAAAAAAAAAAAAAAAA&#10;AKECAABkcnMvZG93bnJldi54bWxQSwUGAAAAAAQABAD5AAAAjwMAAAAA&#10;" strokecolor="#5b9bd5 [3204]" strokeweight="2.25pt">
                  <v:stroke endarrow="block" joinstyle="miter"/>
                </v:shape>
                <v:rect id="Rectangle 91" o:spid="_x0000_s1029" style="position:absolute;left:604299;top:548640;width:1212215;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9SUwwAA&#10;ANsAAAAPAAAAZHJzL2Rvd25yZXYueG1sRI9Pi8IwFMTvC36H8ARvmrqIaNcouqB4EME/Cx4fzdu2&#10;a/NSm2irn94Iwh6HmfkNM5k1phA3qlxuWUG/F4EgTqzOOVVwPCy7IxDOI2ssLJOCOzmYTVsfE4y1&#10;rXlHt71PRYCwi1FB5n0ZS+mSjAy6ni2Jg/drK4M+yCqVusI6wE0hP6NoKA3mHBYyLOk7o+S8vxoF&#10;/LNanLZR7R/zkxxQQw/eXP6U6rSb+RcIT43/D7/ba61g3IfXl/AD5PQ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9SUwwAAANsAAAAPAAAAAAAAAAAAAAAAAJcCAABkcnMvZG93&#10;bnJldi54bWxQSwUGAAAAAAQABAD1AAAAhwMAAAAA&#10;" filled="f" strokecolor="#2e74b5 [2404]" strokeweight="1pt">
                  <v:textbox>
                    <w:txbxContent>
                      <w:p w14:paraId="3FA7714D"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v:textbox>
                </v:rect>
                <v:shape id="Straight Arrow Connector 94" o:spid="_x0000_s1030" type="#_x0000_t32" style="position:absolute;left:1093304;top:997889;width:215900;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aNGvcUAAADbAAAADwAAAGRycy9kb3ducmV2LnhtbESPzWrDMBCE74W8g9hAbrXcEErjRAkh&#10;EAi0l9qtyXGx1j/UWjmSmthvXxUKPQ4z8w2z3Y+mFzdyvrOs4ClJQRBXVnfcKPgoTo8vIHxA1thb&#10;JgUTedjvZg9bzLS98zvd8tCICGGfoYI2hCGT0lctGfSJHYijV1tnMETpGqkd3iPc9HKZps/SYMdx&#10;ocWBji1VX/m3UVBOxVtdm9fT8Fm643lqLgd3vSi1mI+HDYhAY/gP/7XPWsF6Bb9f4g+Qux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aNGvcUAAADbAAAADwAAAAAAAAAA&#10;AAAAAAChAgAAZHJzL2Rvd25yZXYueG1sUEsFBgAAAAAEAAQA+QAAAJMDAAAAAA==&#10;" strokecolor="#5b9bd5 [3204]" strokeweight="2.25pt">
                  <v:stroke endarrow="block" joinstyle="miter"/>
                </v:shape>
                <v:rect id="Rectangle 95" o:spid="_x0000_s1031" style="position:absolute;left:238117;top:1120900;width:2000258;height:5143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wNKXxAAA&#10;ANsAAAAPAAAAZHJzL2Rvd25yZXYueG1sRI9Ba8JAFITvBf/D8gRvdaNUsamboIWKBymoLXh8ZF+T&#10;1OzbNLua6K93C4LHYWa+YeZpZypxpsaVlhWMhhEI4szqknMFX/uP5xkI55E1VpZJwYUcpEnvaY6x&#10;ti1v6bzzuQgQdjEqKLyvYyldVpBBN7Q1cfB+bGPQB9nkUjfYBrip5DiKptJgyWGhwJreC8qOu5NR&#10;wN+r5eEzav11cZAv1NGVN3+/Sg363eINhKfOP8L39loreJ3A/5fwA2Ry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8DSl8QAAADbAAAADwAAAAAAAAAAAAAAAACXAgAAZHJzL2Rv&#10;d25yZXYueG1sUEsFBgAAAAAEAAQA9QAAAIgDAAAAAA==&#10;" filled="f" strokecolor="#2e74b5 [2404]" strokeweight="1pt">
                  <v:textbox>
                    <w:txbxContent>
                      <w:p w14:paraId="77FB001D" w14:textId="2591C6B4"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w:t>
                        </w:r>
                        <w:r w:rsidR="00A3758A">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gambilan data video sampah botol plastik </w:t>
                        </w: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 underwater drone</w:t>
                        </w:r>
                      </w:p>
                    </w:txbxContent>
                  </v:textbox>
                </v:rect>
                <v:shape id="Straight Arrow Connector 96" o:spid="_x0000_s1032" type="#_x0000_t32" style="position:absolute;left:1093304;top:1729409;width:215900;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j19UcQAAADbAAAADwAAAGRycy9kb3ducmV2LnhtbESPT2vCQBTE7wW/w/IEb82mHqRNXUUE&#10;QagXk1ZyfGRf/tDs27i71eTbu4VCj8PM/IZZb0fTixs531lW8JKkIIgrqztuFHwWh+dXED4ga+wt&#10;k4KJPGw3s6c1Ztre+Uy3PDQiQthnqKANYcik9FVLBn1iB+Lo1dYZDFG6RmqH9wg3vVym6Uoa7Dgu&#10;tDjQvqXqO/8xCi5Tcapr83EYvi5uf5yacueupVKL+bh7BxFoDP/hv/ZRK3hbwe+X+APk5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PX1RxAAAANsAAAAPAAAAAAAAAAAA&#10;AAAAAKECAABkcnMvZG93bnJldi54bWxQSwUGAAAAAAQABAD5AAAAkgMAAAAA&#10;" strokecolor="#5b9bd5 [3204]" strokeweight="2.25pt">
                  <v:stroke endarrow="block" joinstyle="miter"/>
                </v:shape>
                <v:rect id="Rectangle 97" o:spid="_x0000_s1033" style="position:absolute;top:1828800;width:2425148;height:5143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Xul7xAAA&#10;ANsAAAAPAAAAZHJzL2Rvd25yZXYueG1sRI9Ba8JAFITvBf/D8gRvdaMUtamboIWKBymoLXh8ZF+T&#10;1OzbNLua6K93C4LHYWa+YeZpZypxpsaVlhWMhhEI4szqknMFX/uP5xkI55E1VpZJwYUcpEnvaY6x&#10;ti1v6bzzuQgQdjEqKLyvYyldVpBBN7Q1cfB+bGPQB9nkUjfYBrip5DiKJtJgyWGhwJreC8qOu5NR&#10;wN+r5eEzav11cZAv1NGVN3+/Sg363eINhKfOP8L39loreJ3C/5fwA2Ry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F7pe8QAAADbAAAADwAAAAAAAAAAAAAAAACXAgAAZHJzL2Rv&#10;d25yZXYueG1sUEsFBgAAAAAEAAQA9QAAAIgDAAAAAA==&#10;" filled="f" strokecolor="#2e74b5 [2404]" strokeweight="1pt">
                  <v:textbox>
                    <w:txbxContent>
                      <w:p w14:paraId="04B63223" w14:textId="2F24F658"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ancangan </w:t>
                        </w:r>
                        <w:r w:rsidR="00A3758A">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ndeteksi dengan menggunakan metode deep learning CNN</w:t>
                        </w:r>
                      </w:p>
                    </w:txbxContent>
                  </v:textbox>
                </v:rect>
                <v:shape id="Straight Arrow Connector 98" o:spid="_x0000_s1034" type="#_x0000_t32" style="position:absolute;left:1093305;top:2445026;width:215900;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O5MuMEAAADbAAAADwAAAGRycy9kb3ducmV2LnhtbERPy2rCQBTdF/yH4Qrd1YkuxKaOIkIg&#10;UDdNWnF5ydw8MHMnzkw1+XtnUejycN7b/Wh6cSfnO8sKlosEBHFldceNgu8ye9uA8AFZY2+ZFEzk&#10;Yb+bvWwx1fbBX3QvQiNiCPsUFbQhDKmUvmrJoF/YgThytXUGQ4SukdrhI4abXq6SZC0NdhwbWhzo&#10;2FJ1LX6NgvNUnurafGbDz9kd86m5HNztotTrfDx8gAg0hn/xnzvXCt7j2Pgl/gC5e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o7ky4wQAAANsAAAAPAAAAAAAAAAAAAAAA&#10;AKECAABkcnMvZG93bnJldi54bWxQSwUGAAAAAAQABAD5AAAAjwMAAAAA&#10;" strokecolor="#5b9bd5 [3204]" strokeweight="2.25pt">
                  <v:stroke endarrow="block" joinstyle="miter"/>
                </v:shape>
                <v:rect id="Rectangle 99" o:spid="_x0000_s1035" style="position:absolute;left:270344;top:2544417;width:1883485;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jdiSwwAA&#10;ANsAAAAPAAAAZHJzL2Rvd25yZXYueG1sRI9Bi8IwFITvgv8hPMGbpisiWo3iLih7EEF3BY+P5tnW&#10;bV5qk7XVX28EweMwM98ws0VjCnGlyuWWFXz0IxDEidU5pwp+f1a9MQjnkTUWlknBjRws5u3WDGNt&#10;a97Rde9TESDsYlSQeV/GUrokI4Oub0vi4J1sZdAHWaVSV1gHuCnkIIpG0mDOYSHDkr4ySv72/0YB&#10;H9afx21U+/vyKIfU0J03l7NS3U6znILw1Ph3+NX+1gomE3h+CT9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jdiSwwAAANsAAAAPAAAAAAAAAAAAAAAAAJcCAABkcnMvZG93&#10;bnJldi54bWxQSwUGAAAAAAQABAD1AAAAhwMAAAAA&#10;" filled="f" strokecolor="#2e74b5 [2404]" strokeweight="1pt">
                  <v:textbox>
                    <w:txbxContent>
                      <w:p w14:paraId="1FBE46FE"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v:textbox>
                </v:rect>
                <v:shape id="Straight Arrow Connector 100" o:spid="_x0000_s1036" type="#_x0000_t32" style="position:absolute;left:1085353;top:2985715;width:215900;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PCwqMQAAADcAAAADwAAAGRycy9kb3ducmV2LnhtbESPT2sCQQzF7wW/wxChtzprD6WsjiKC&#10;IOhFbcVj2Mn+wZ3MOjPV3W9vDkJvCe/lvV/my9616k4hNp4NTCcZKOLC24YrAz+nzcc3qJiQLbae&#10;ycBAEZaL0dscc+sffKD7MVVKQjjmaKBOqcu1jkVNDuPEd8SilT44TLKGStuADwl3rf7Msi/tsGFp&#10;qLGjdU3F9fjnDJyH074s3W7T/Z7DejtUl1W4XYx5H/erGahEffo3v663VvAzwZdnZAK9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s8LCoxAAAANwAAAAPAAAAAAAAAAAA&#10;AAAAAKECAABkcnMvZG93bnJldi54bWxQSwUGAAAAAAQABAD5AAAAkgMAAAAA&#10;" strokecolor="#5b9bd5 [3204]" strokeweight="2.25pt">
                  <v:stroke endarrow="block" joinstyle="miter"/>
                </v:shape>
                <v:rect id="Rectangle 101" o:spid="_x0000_s1037" style="position:absolute;left:572494;top:3085106;width:12573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H8ywwAA&#10;ANwAAAAPAAAAZHJzL2Rvd25yZXYueG1sRE9La8JAEL4X/A/LCL2ZXaWUkroJKigeSqE+wOOQnSZp&#10;s7Mxu5rUX98tCL3Nx/eceT7YRlyp87VjDdNEgSAunKm51HDYrycvIHxANtg4Jg0/5CHPRg9zTI3r&#10;+YOuu1CKGMI+RQ1VCG0qpS8qsugT1xJH7tN1FkOEXSlNh30Mt42cKfUsLdYcGypsaVVR8b27WA18&#10;3CxP76oPt8VJPtFAN347f2n9OB4WryACDeFffHdvTZyvpvD3TLxA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H8ywwAAANwAAAAPAAAAAAAAAAAAAAAAAJcCAABkcnMvZG93&#10;bnJldi54bWxQSwUGAAAAAAQABAD1AAAAhwMAAAAA&#10;" filled="f" strokecolor="#2e74b5 [2404]" strokeweight="1pt">
                  <v:textbox>
                    <w:txbxContent>
                      <w:p w14:paraId="25602745"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v:textbox>
                </v:rect>
                <v:shape id="Straight Arrow Connector 31" o:spid="_x0000_s1038" type="#_x0000_t32" style="position:absolute;left:1089329;top:3530379;width:215265;height:3175;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7K6H8QAAADbAAAADwAAAGRycy9kb3ducmV2LnhtbESPT2sCMRTE74V+h/AK3mp2K5SyNYos&#10;CIJe1FY8PjZv/9DNS5qkuvvtTUHwOMzMb5j5cjC9uJAPnWUF+TQDQVxZ3XGj4Ou4fv0AESKyxt4y&#10;KRgpwHLx/DTHQtsr7+lyiI1IEA4FKmhjdIWUoWrJYJhaR5y82nqDMUnfSO3xmuCml29Z9i4NdpwW&#10;WnRUtlT9HP6MgtN43NW12a7d98mXm7E5r/zvWanJy7D6BBFpiI/wvb3RCmY5/H9JP0Aub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fsrofxAAAANsAAAAPAAAAAAAAAAAA&#10;AAAAAKECAABkcnMvZG93bnJldi54bWxQSwUGAAAAAAQABAD5AAAAkgMAAAAA&#10;" strokecolor="#5b9bd5 [3204]" strokeweight="2.25pt">
                  <v:stroke endarrow="block" joinstyle="miter"/>
                </v:shape>
                <v:roundrect id="Rounded Rectangle 40" o:spid="_x0000_s1039" style="position:absolute;left:572494;top:3633746;width:1256665;height:342900;visibility:visible;mso-wrap-style:square;v-text-anchor:middle" arcsize=".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iDTJvwAA&#10;ANsAAAAPAAAAZHJzL2Rvd25yZXYueG1sRE9NawIxEL0L/Q9hCt40qxSxq1FsQageBLUHj8Nm3AQ3&#10;kyWJuv57cxA8Pt73fNm5RtwoROtZwWhYgCCuvLZcK/g/rgdTEDEha2w8k4IHRVguPnpzLLW/855u&#10;h1SLHMKxRAUmpbaUMlaGHMahb4kzd/bBYcow1FIHvOdw18hxUUykQ8u5wWBLv4aqy+HqFMj1z/fW&#10;nLd7DCPb7k7ebuTOKtX/7FYzEIm69Ba/3H9awVden7/kHyAX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INMm/AAAA2wAAAA8AAAAAAAAAAAAAAAAAlwIAAGRycy9kb3ducmV2&#10;LnhtbFBLBQYAAAAABAAEAPUAAACDAwAAAAA=&#10;" filled="f" strokecolor="#2e74b5 [2404]" strokeweight="1pt">
                  <v:stroke joinstyle="miter"/>
                  <v:textbox>
                    <w:txbxContent>
                      <w:p w14:paraId="4E4B4FE4"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v:textbox>
                </v:roundrect>
              </v:group>
            </w:pict>
          </mc:Fallback>
        </mc:AlternateContent>
      </w:r>
    </w:p>
    <w:p w14:paraId="29A77A9A" w14:textId="77777777" w:rsidR="00E2718C" w:rsidRPr="0086259F" w:rsidRDefault="00E2718C" w:rsidP="00AC4A9C">
      <w:pPr>
        <w:pStyle w:val="ListParagraph"/>
        <w:spacing w:after="0" w:line="360" w:lineRule="auto"/>
        <w:ind w:left="1080"/>
        <w:jc w:val="both"/>
        <w:rPr>
          <w:rFonts w:ascii="Times New Roman" w:hAnsi="Times New Roman" w:cs="Times New Roman"/>
          <w:sz w:val="24"/>
          <w:szCs w:val="24"/>
          <w:lang w:val="id-ID"/>
        </w:rPr>
      </w:pPr>
    </w:p>
    <w:p w14:paraId="19174196"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2C3BD097"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0DBDF412"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4B490764"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4BAD71A7"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57EDE3D7"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5C4A9694"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347FA60D"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201204FC"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6E55FD3A"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73E0976C"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0A1E0618" w14:textId="77777777" w:rsidR="00AC4A9C" w:rsidRDefault="00AC4A9C" w:rsidP="00AC4A9C">
      <w:pPr>
        <w:spacing w:after="0" w:line="360" w:lineRule="auto"/>
        <w:jc w:val="both"/>
        <w:rPr>
          <w:rFonts w:ascii="Times New Roman" w:hAnsi="Times New Roman" w:cs="Times New Roman"/>
          <w:sz w:val="24"/>
          <w:szCs w:val="24"/>
          <w:lang w:val="id-ID"/>
        </w:rPr>
      </w:pPr>
    </w:p>
    <w:p w14:paraId="3CDC83F0" w14:textId="77777777" w:rsidR="00AC4A9C" w:rsidRDefault="00AC4A9C" w:rsidP="00AC4A9C">
      <w:pPr>
        <w:spacing w:after="0" w:line="360" w:lineRule="auto"/>
        <w:jc w:val="both"/>
        <w:rPr>
          <w:rFonts w:ascii="Times New Roman" w:hAnsi="Times New Roman" w:cs="Times New Roman"/>
          <w:sz w:val="24"/>
          <w:szCs w:val="24"/>
          <w:lang w:val="id-ID"/>
        </w:rPr>
      </w:pPr>
    </w:p>
    <w:p w14:paraId="72BE5105"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0A372DEC"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1. </w:t>
      </w:r>
      <w:r w:rsidRPr="0086259F">
        <w:rPr>
          <w:rFonts w:ascii="Times New Roman" w:hAnsi="Times New Roman" w:cs="Times New Roman"/>
          <w:sz w:val="24"/>
          <w:szCs w:val="24"/>
          <w:lang w:val="id-ID"/>
        </w:rPr>
        <w:t>Blok Diagram Tahapan Penelitian</w:t>
      </w:r>
    </w:p>
    <w:p w14:paraId="01E96904" w14:textId="77777777"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1 m</w:t>
      </w:r>
      <w:r w:rsidRPr="0086259F">
        <w:rPr>
          <w:rFonts w:ascii="Times New Roman" w:hAnsi="Times New Roman" w:cs="Times New Roman"/>
          <w:sz w:val="24"/>
          <w:szCs w:val="24"/>
          <w:lang w:val="id-ID"/>
        </w:rPr>
        <w:t>etodologi penelitian yang digunakan dalam tugas akhir ini antara lain:</w:t>
      </w:r>
    </w:p>
    <w:p w14:paraId="726E6D5B"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Studi literatur dan identifikasi kebutuhan penelitian</w:t>
      </w:r>
    </w:p>
    <w:p w14:paraId="11663107" w14:textId="77777777"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dilakukan pencarian literatur-literatur dari berbagai sumber mengenai penelitian terkait sistem </w:t>
      </w:r>
      <w:r w:rsidR="00E2718C">
        <w:rPr>
          <w:rFonts w:ascii="Times New Roman" w:hAnsi="Times New Roman" w:cs="Times New Roman"/>
          <w:sz w:val="24"/>
          <w:szCs w:val="24"/>
          <w:lang w:val="en-US"/>
        </w:rPr>
        <w:t>deteksi objek-objek bawah laut menggunakan berbagai algoritma dan peralatan yang digunakan</w:t>
      </w:r>
      <w:r>
        <w:rPr>
          <w:rFonts w:ascii="Times New Roman" w:hAnsi="Times New Roman" w:cs="Times New Roman"/>
          <w:sz w:val="24"/>
          <w:szCs w:val="24"/>
          <w:lang w:val="id-ID"/>
        </w:rPr>
        <w:t xml:space="preserve">. </w:t>
      </w:r>
      <w:r w:rsidRPr="0086259F">
        <w:rPr>
          <w:rFonts w:ascii="Times New Roman" w:hAnsi="Times New Roman" w:cs="Times New Roman"/>
          <w:sz w:val="24"/>
          <w:szCs w:val="24"/>
          <w:lang w:val="id-ID"/>
        </w:rPr>
        <w:t>Segala kebutuhan penelitian disiapkan juga pada tahap ini.</w:t>
      </w:r>
    </w:p>
    <w:p w14:paraId="1873926B"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mbilan data </w:t>
      </w:r>
      <w:r w:rsidR="00E2718C">
        <w:rPr>
          <w:rFonts w:ascii="Times New Roman" w:hAnsi="Times New Roman" w:cs="Times New Roman"/>
          <w:sz w:val="24"/>
          <w:szCs w:val="24"/>
          <w:lang w:val="en-US"/>
        </w:rPr>
        <w:t>video bawah laut dengan menggunakan underwater drone</w:t>
      </w:r>
    </w:p>
    <w:p w14:paraId="24C4C12E" w14:textId="5969841B"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w:t>
      </w:r>
      <w:r>
        <w:rPr>
          <w:rFonts w:ascii="Times New Roman" w:hAnsi="Times New Roman" w:cs="Times New Roman"/>
          <w:sz w:val="24"/>
          <w:szCs w:val="24"/>
          <w:lang w:val="id-ID"/>
        </w:rPr>
        <w:t xml:space="preserve">dilakukan pengambilan data </w:t>
      </w:r>
      <w:r w:rsidR="00246E98">
        <w:rPr>
          <w:rFonts w:ascii="Times New Roman" w:hAnsi="Times New Roman" w:cs="Times New Roman"/>
          <w:sz w:val="24"/>
          <w:szCs w:val="24"/>
          <w:lang w:val="en-US"/>
        </w:rPr>
        <w:t>video sampah botol plastik</w:t>
      </w:r>
      <w:r w:rsidR="00E2718C">
        <w:rPr>
          <w:rFonts w:ascii="Times New Roman" w:hAnsi="Times New Roman" w:cs="Times New Roman"/>
          <w:sz w:val="24"/>
          <w:szCs w:val="24"/>
          <w:lang w:val="en-US"/>
        </w:rPr>
        <w:t xml:space="preserve"> menggunakan underwater drone untuk </w:t>
      </w:r>
      <w:r w:rsidR="005B349D">
        <w:rPr>
          <w:rFonts w:ascii="Times New Roman" w:hAnsi="Times New Roman" w:cs="Times New Roman"/>
          <w:sz w:val="24"/>
          <w:szCs w:val="24"/>
          <w:lang w:val="en-US"/>
        </w:rPr>
        <w:t>pengambilan</w:t>
      </w:r>
      <w:r w:rsidR="00E2718C">
        <w:rPr>
          <w:rFonts w:ascii="Times New Roman" w:hAnsi="Times New Roman" w:cs="Times New Roman"/>
          <w:sz w:val="24"/>
          <w:szCs w:val="24"/>
          <w:lang w:val="en-US"/>
        </w:rPr>
        <w:t xml:space="preserve"> data</w:t>
      </w:r>
      <w:r>
        <w:rPr>
          <w:rFonts w:ascii="Times New Roman" w:hAnsi="Times New Roman" w:cs="Times New Roman"/>
          <w:sz w:val="24"/>
          <w:szCs w:val="24"/>
          <w:lang w:val="id-ID"/>
        </w:rPr>
        <w:t>.</w:t>
      </w:r>
    </w:p>
    <w:p w14:paraId="2B33BEEE" w14:textId="77777777" w:rsidR="004A4BA6"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14:paraId="7B30734B" w14:textId="77777777" w:rsidR="004A4BA6" w:rsidRPr="004267AC"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14:paraId="0CC4055A" w14:textId="77777777" w:rsidR="00AC4A9C"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lastRenderedPageBreak/>
        <w:t>Perancangan sistem</w:t>
      </w:r>
    </w:p>
    <w:p w14:paraId="570DFFF9" w14:textId="77777777"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sistem dilakukan dengan merancang </w:t>
      </w:r>
      <w:r>
        <w:rPr>
          <w:rFonts w:ascii="Times New Roman" w:hAnsi="Times New Roman" w:cs="Times New Roman"/>
          <w:i/>
          <w:sz w:val="24"/>
          <w:szCs w:val="24"/>
          <w:lang w:val="id-ID"/>
        </w:rPr>
        <w:t xml:space="preserve">flowchart </w:t>
      </w:r>
      <w:r>
        <w:rPr>
          <w:rFonts w:ascii="Times New Roman" w:hAnsi="Times New Roman" w:cs="Times New Roman"/>
          <w:sz w:val="24"/>
          <w:szCs w:val="24"/>
          <w:lang w:val="id-ID"/>
        </w:rPr>
        <w:t>dari sistem yang diusulkan.</w:t>
      </w:r>
    </w:p>
    <w:p w14:paraId="4F21C8BA" w14:textId="77777777" w:rsidR="00AC4A9C" w:rsidRPr="0086259F" w:rsidRDefault="00AC4A9C" w:rsidP="00AC4A9C">
      <w:pPr>
        <w:pStyle w:val="ListParagraph"/>
        <w:numPr>
          <w:ilvl w:val="0"/>
          <w:numId w:val="8"/>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Gambaran Umum</w:t>
      </w:r>
    </w:p>
    <w:p w14:paraId="5E1E562B"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41780B3F" w14:textId="46767515" w:rsidR="009D45D8" w:rsidRPr="005B7C26" w:rsidRDefault="003B50DC" w:rsidP="005B7C26">
      <w:pPr>
        <w:pStyle w:val="ListParagraph"/>
        <w:spacing w:after="0" w:line="360" w:lineRule="auto"/>
        <w:ind w:left="1080"/>
        <w:jc w:val="center"/>
        <w:rPr>
          <w:rFonts w:ascii="Times New Roman" w:hAnsi="Times New Roman" w:cs="Times New Roman"/>
          <w:b/>
          <w:sz w:val="24"/>
          <w:szCs w:val="24"/>
          <w:lang w:val="id-ID"/>
        </w:rPr>
      </w:pPr>
      <w:r w:rsidRPr="003B50DC">
        <w:rPr>
          <w:rFonts w:ascii="Times New Roman" w:hAnsi="Times New Roman" w:cs="Times New Roman"/>
          <w:b/>
          <w:noProof/>
          <w:sz w:val="24"/>
          <w:szCs w:val="24"/>
          <w:lang w:val="en-US" w:eastAsia="en-US"/>
        </w:rPr>
        <w:drawing>
          <wp:inline distT="0" distB="0" distL="0" distR="0" wp14:anchorId="1FBF66C5" wp14:editId="563B035A">
            <wp:extent cx="2826533" cy="1181966"/>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1435" cy="1192379"/>
                    </a:xfrm>
                    <a:prstGeom prst="rect">
                      <a:avLst/>
                    </a:prstGeom>
                  </pic:spPr>
                </pic:pic>
              </a:graphicData>
            </a:graphic>
          </wp:inline>
        </w:drawing>
      </w:r>
    </w:p>
    <w:p w14:paraId="35544455" w14:textId="77777777" w:rsidR="00AC4A9C"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2. </w:t>
      </w:r>
      <w:r>
        <w:rPr>
          <w:rFonts w:ascii="Times New Roman" w:hAnsi="Times New Roman" w:cs="Times New Roman"/>
          <w:sz w:val="24"/>
          <w:szCs w:val="24"/>
          <w:lang w:val="id-ID"/>
        </w:rPr>
        <w:t>Gambaran Umum Sistem</w:t>
      </w:r>
    </w:p>
    <w:p w14:paraId="7CCE3F8D" w14:textId="77777777" w:rsidR="00AC4A9C" w:rsidRPr="0086259F" w:rsidRDefault="009D45D8" w:rsidP="00AC4A9C">
      <w:pPr>
        <w:pStyle w:val="ListParagraph"/>
        <w:numPr>
          <w:ilvl w:val="0"/>
          <w:numId w:val="8"/>
        </w:numPr>
        <w:spacing w:after="0" w:line="360" w:lineRule="auto"/>
        <w:jc w:val="both"/>
        <w:rPr>
          <w:rFonts w:ascii="Times New Roman" w:hAnsi="Times New Roman" w:cs="Times New Roman"/>
          <w:sz w:val="24"/>
          <w:szCs w:val="24"/>
          <w:lang w:val="id-ID"/>
        </w:rPr>
      </w:pPr>
      <w:r w:rsidRPr="009D45D8">
        <w:rPr>
          <w:rFonts w:ascii="Times New Roman" w:hAnsi="Times New Roman" w:cs="Times New Roman"/>
          <w:noProof/>
          <w:sz w:val="24"/>
          <w:szCs w:val="24"/>
          <w:lang w:val="en-US" w:eastAsia="en-US"/>
        </w:rPr>
        <mc:AlternateContent>
          <mc:Choice Requires="wpg">
            <w:drawing>
              <wp:anchor distT="0" distB="0" distL="114300" distR="114300" simplePos="0" relativeHeight="251666944" behindDoc="0" locked="0" layoutInCell="1" allowOverlap="1" wp14:anchorId="6EE0C90B" wp14:editId="751B1B1B">
                <wp:simplePos x="0" y="0"/>
                <wp:positionH relativeFrom="page">
                  <wp:posOffset>2348345</wp:posOffset>
                </wp:positionH>
                <wp:positionV relativeFrom="paragraph">
                  <wp:posOffset>272646</wp:posOffset>
                </wp:positionV>
                <wp:extent cx="4218190" cy="4610100"/>
                <wp:effectExtent l="25400" t="0" r="24130" b="12700"/>
                <wp:wrapNone/>
                <wp:docPr id="7" name="Group 2"/>
                <wp:cNvGraphicFramePr/>
                <a:graphic xmlns:a="http://schemas.openxmlformats.org/drawingml/2006/main">
                  <a:graphicData uri="http://schemas.microsoft.com/office/word/2010/wordprocessingGroup">
                    <wpg:wgp>
                      <wpg:cNvGrpSpPr/>
                      <wpg:grpSpPr>
                        <a:xfrm>
                          <a:off x="0" y="0"/>
                          <a:ext cx="4218190" cy="4610100"/>
                          <a:chOff x="0" y="0"/>
                          <a:chExt cx="5317934" cy="5893382"/>
                        </a:xfrm>
                      </wpg:grpSpPr>
                      <wpg:grpSp>
                        <wpg:cNvPr id="9" name="Group 9"/>
                        <wpg:cNvGrpSpPr/>
                        <wpg:grpSpPr>
                          <a:xfrm>
                            <a:off x="0" y="0"/>
                            <a:ext cx="2290012" cy="5161571"/>
                            <a:chOff x="0" y="0"/>
                            <a:chExt cx="1846049" cy="4243356"/>
                          </a:xfrm>
                        </wpg:grpSpPr>
                        <wps:wsp>
                          <wps:cNvPr id="10" name="Flowchart: Terminator 10"/>
                          <wps:cNvSpPr/>
                          <wps:spPr>
                            <a:xfrm>
                              <a:off x="449284"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2C327C"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829675"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3" name="Parallelogram 13"/>
                          <wps:cNvSpPr/>
                          <wps:spPr>
                            <a:xfrm>
                              <a:off x="0" y="468174"/>
                              <a:ext cx="1846049" cy="330664"/>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076D9D" w14:textId="75FB4FDA"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Citra </w:t>
                                </w:r>
                                <w:r w:rsidR="00CD6C5F">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Botol Plastik</w:t>
                                </w:r>
                              </w:p>
                              <w:p w14:paraId="0704D2A5"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0192" y="1010220"/>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9122BC"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Can 16"/>
                          <wps:cNvSpPr/>
                          <wps:spPr>
                            <a:xfrm>
                              <a:off x="471230" y="2857691"/>
                              <a:ext cx="753466" cy="929531"/>
                            </a:xfrm>
                            <a:prstGeom prst="can">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9A7401"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H="1">
                              <a:off x="836290" y="819302"/>
                              <a:ext cx="700" cy="19091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841521" y="1349709"/>
                              <a:ext cx="218" cy="26684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841521" y="2646655"/>
                              <a:ext cx="3882" cy="211037"/>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844305" y="378722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235949" y="161655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70AE9B"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flipH="1">
                              <a:off x="841738" y="1961123"/>
                              <a:ext cx="1273" cy="327724"/>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60425" y="2304389"/>
                              <a:ext cx="1562192"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3F5808"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Terminator 25"/>
                          <wps:cNvSpPr/>
                          <wps:spPr>
                            <a:xfrm>
                              <a:off x="456600" y="3909373"/>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1F36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2941824" y="0"/>
                            <a:ext cx="2376110" cy="4807734"/>
                            <a:chOff x="2941826" y="0"/>
                            <a:chExt cx="1915456" cy="3952462"/>
                          </a:xfrm>
                        </wpg:grpSpPr>
                        <wpg:grpSp>
                          <wpg:cNvPr id="36" name="Group 36"/>
                          <wpg:cNvGrpSpPr/>
                          <wpg:grpSpPr>
                            <a:xfrm>
                              <a:off x="2941826" y="0"/>
                              <a:ext cx="1915456" cy="3952462"/>
                              <a:chOff x="2941826" y="0"/>
                              <a:chExt cx="1915456" cy="3952462"/>
                            </a:xfrm>
                          </wpg:grpSpPr>
                          <wps:wsp>
                            <wps:cNvPr id="37" name="Flowchart: Terminator 37"/>
                            <wps:cNvSpPr/>
                            <wps:spPr>
                              <a:xfrm>
                                <a:off x="3417757"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4EB075"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3798148"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2" name="Parallelogram 42"/>
                            <wps:cNvSpPr/>
                            <wps:spPr>
                              <a:xfrm>
                                <a:off x="2941826" y="468172"/>
                                <a:ext cx="1915456" cy="364441"/>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2EFC45" w14:textId="4AD8615B"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002965EC">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otol Plastik</w:t>
                                  </w:r>
                                </w:p>
                                <w:p w14:paraId="4690A514"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190986" y="943661"/>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909DCD"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3805463" y="81930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812778" y="129479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27409" y="1784909"/>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3827409" y="275783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812778" y="3486805"/>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3198301" y="1441094"/>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B458C4"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198301" y="192389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3349C9"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820093" y="226771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5" name="Rectangle 55"/>
                            <wps:cNvSpPr/>
                            <wps:spPr>
                              <a:xfrm>
                                <a:off x="3198301" y="2414016"/>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B7DE9E"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Terminator 56"/>
                            <wps:cNvSpPr/>
                            <wps:spPr>
                              <a:xfrm>
                                <a:off x="3425073" y="3618479"/>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486E0B"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8" name="Parallelogram 58"/>
                          <wps:cNvSpPr/>
                          <wps:spPr>
                            <a:xfrm>
                              <a:off x="3070562" y="2889849"/>
                              <a:ext cx="1497330" cy="588396"/>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9C9B40"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14:paraId="78FCB9B8"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14:paraId="126DAF06"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9" name="Elbow Connector 59"/>
                        <wps:cNvCnPr/>
                        <wps:spPr>
                          <a:xfrm flipV="1">
                            <a:off x="1517771" y="2548374"/>
                            <a:ext cx="1742211" cy="1450676"/>
                          </a:xfrm>
                          <a:prstGeom prst="bentConnector3">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60" name="Rectangle 60"/>
                        <wps:cNvSpPr/>
                        <wps:spPr>
                          <a:xfrm>
                            <a:off x="478815"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D032A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482623"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64C787"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E0C90B" id="Group 2" o:spid="_x0000_s1040" style="position:absolute;left:0;text-align:left;margin-left:184.9pt;margin-top:21.45pt;width:332.15pt;height:363pt;z-index:251666944;mso-position-horizontal-relative:page;mso-width-relative:margin;mso-height-relative:margin" coordsize="5317934,589338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">
                <v:group id="Group 9" o:spid="_x0000_s1041" style="position:absolute;width:2290012;height:5161571" coordsize="1846049,42433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type id="_x0000_t116" coordsize="21600,21600" o:spt="116" path="m3475,0qx0,10800,3475,21600l18125,21600qx21600,10800,18125,0xe">
                    <v:stroke joinstyle="miter"/>
                    <v:path gradientshapeok="t" o:connecttype="rect" textboxrect="1018,3163,20582,18437"/>
                  </v:shapetype>
                  <v:shape id="Flowchart: Terminator 10" o:spid="_x0000_s1042" type="#_x0000_t116" style="position:absolute;left:449284;width:764128;height:3339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QxSRwQAA&#10;ANsAAAAPAAAAZHJzL2Rvd25yZXYueG1sRE9Nb8IwDL0j7T9EnrQbpAyJsY6ApmkgjkAZXK3Ga6s1&#10;TpdkUP49PkxCvvjpffh5vuxdq84UYuPZwHiUgSIuvW24MnAoVsMZqJiQLbaeycCVIiwXD4M55tZf&#10;eEfnfaqUhHDM0UCdUpdrHcuaHMaR74iF+/bBYRIYKm0DXiTctfo5y6baYcNyocaOPmoqf/Z/zoAt&#10;dhNdfrriJZzWx9/t1+tYxpinx/79DVSiPt3F/+6NlfrSXn6RBfTi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hUMUkcEAAADbAAAADwAAAAAAAAAAAAAAAACXAgAAZHJzL2Rvd25y&#10;ZXYueG1sUEsFBgAAAAAEAAQA9QAAAIUDAAAAAA==&#10;" filled="f" strokecolor="#2e74b5 [2404]" strokeweight="1pt">
                    <v:textbox>
                      <w:txbxContent>
                        <w:p w14:paraId="052C327C"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11" o:spid="_x0000_s1043" type="#_x0000_t32" style="position:absolute;left:829675;top:336499;width:1;height:1350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Gg+sIAAADbAAAADwAAAGRycy9kb3ducmV2LnhtbERPS2vCQBC+F/wPyxR6azZKaSVmlSAI&#10;vUir7cHjmB2T2Oxs2N3m8e+7gtDbfHzPyTejaUVPzjeWFcyTFARxaXXDlYLvr93zEoQPyBpby6Rg&#10;Ig+b9ewhx0zbgQ/UH0MlYgj7DBXUIXSZlL6syaBPbEccuYt1BkOErpLa4RDDTSsXafoqDTYcG2rs&#10;aFtT+XP8NQpaGRb7z4+iwOvutD/z9HboX5xST49jsQIRaAz/4rv7Xcf5c7j9Eg+Q6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nGg+sIAAADbAAAADwAAAAAAAAAAAAAA&#10;AAChAgAAZHJzL2Rvd25yZXYueG1sUEsFBgAAAAAEAAQA+QAAAJADAAAAAA==&#10;" strokecolor="#5b9bd5 [3204]" strokeweight="2.25pt">
                    <v:stroke endarrow="block" joinstyle="miter"/>
                  </v:shape>
                  <v:shapetype id="_x0000_t7" coordsize="21600,21600" o:spt="7" adj="5400" path="m@0,0l0,21600@1,21600,2160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44" type="#_x0000_t7" style="position:absolute;top:468174;width:1846049;height:33066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auCWvwAA&#10;ANsAAAAPAAAAZHJzL2Rvd25yZXYueG1sRE9Ni8IwEL0v+B/CCN7WVAVXqlFEUfRod1GPQzM2xWZS&#10;mqj13xtB2Ns83ufMFq2txJ0aXzpWMOgnIIhzp0suFPz9br4nIHxA1lg5JgVP8rCYd75mmGr34APd&#10;s1CIGMI+RQUmhDqV0ueGLPq+q4kjd3GNxRBhU0jd4COG20oOk2QsLZYcGwzWtDKUX7ObVZDdluvz&#10;5nTeV3tyx+1laH6kN0r1uu1yCiJQG/7FH/dOx/kjeP8SD5Dz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Vq4Ja/AAAA2wAAAA8AAAAAAAAAAAAAAAAAlwIAAGRycy9kb3ducmV2&#10;LnhtbFBLBQYAAAAABAAEAPUAAACDAwAAAAA=&#10;" adj="2051" filled="f" strokecolor="#2e74b5 [2404]" strokeweight="1pt">
                    <v:textbox>
                      <w:txbxContent>
                        <w:p w14:paraId="1B076D9D" w14:textId="75FB4FDA"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Citra </w:t>
                          </w:r>
                          <w:r w:rsidR="00CD6C5F">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Botol Plastik</w:t>
                          </w:r>
                        </w:p>
                        <w:p w14:paraId="0704D2A5"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14" o:spid="_x0000_s1045" style="position:absolute;left:230192;top:1010220;width:1212196;height:34287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X3RWwgAA&#10;ANsAAAAPAAAAZHJzL2Rvd25yZXYueG1sRE9Na8JAEL0X+h+WKfRmNi0iErOKLbT0IILaQo5Ddkyi&#10;2dk0u01ifr0rCL3N431OuhpMLTpqXWVZwUsUgyDOra64UPB9+JjMQTiPrLG2TAou5GC1fHxIMdG2&#10;5x11e1+IEMIuQQWl900ipctLMugi2xAH7mhbgz7AtpC6xT6Em1q+xvFMGqw4NJTY0HtJ+Xn/ZxTw&#10;z+dbto17P64zOaWBRt78npR6fhrWCxCeBv8vvru/dJg/hdsv4QC5v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VfdFbCAAAA2wAAAA8AAAAAAAAAAAAAAAAAlwIAAGRycy9kb3du&#10;cmV2LnhtbFBLBQYAAAAABAAEAPUAAACGAwAAAAA=&#10;" filled="f" strokecolor="#2e74b5 [2404]" strokeweight="1pt">
                    <v:textbox>
                      <w:txbxContent>
                        <w:p w14:paraId="449122BC"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6" o:spid="_x0000_s1046" type="#_x0000_t22" style="position:absolute;left:471230;top:2857691;width:753466;height:92953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283+vwAA&#10;ANsAAAAPAAAAZHJzL2Rvd25yZXYueG1sRE9Li8IwEL4v+B/CCF5EUz3IUo0iBdn26OPibUjGtthM&#10;YpPV+u83Cwt7m4/vOZvdYDvxpD60jhUs5hkIYu1My7WCy/kw+wQRIrLBzjEpeFOA3Xb0scHcuBcf&#10;6XmKtUghHHJU0MTocymDbshimDtPnLib6y3GBPtamh5fKdx2cpllK2mx5dTQoKeiIX0/fVsFDx2L&#10;uiq/yuJYXafTm6bKe1JqMh72axCRhvgv/nOXJs1fwe8v6QC5/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bzf6/AAAA2wAAAA8AAAAAAAAAAAAAAAAAlwIAAGRycy9kb3ducmV2&#10;LnhtbFBLBQYAAAAABAAEAPUAAACDAwAAAAA=&#10;" adj="4377" filled="f" strokecolor="#2e74b5 [2404]" strokeweight="1pt">
                    <v:stroke joinstyle="miter"/>
                    <v:textbox>
                      <w:txbxContent>
                        <w:p w14:paraId="699A7401"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v:textbox>
                  </v:shape>
                  <v:shape id="Straight Arrow Connector 18" o:spid="_x0000_s1047" type="#_x0000_t32" style="position:absolute;left:836290;top:819302;width:700;height:19091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TAT8IAAADbAAAADwAAAGRycy9kb3ducmV2LnhtbESPMY/CMAyF95P4D5GR2I4UhupUCAgh&#10;kG64AbhjYLMa01Q0TtWEUv49HpBu85Pf9/y8XA++UT11sQ5sYDbNQBGXwdZcGfj73X9+gYoJ2WIT&#10;mAw8KcJ6NfpYYmHDg4/Un1KlJIRjgQZcSm2hdSwdeYzT0BLL7ho6j0lkV2nb4UPCfaPnWZZrjzXL&#10;BYctbR2Vt9PdS415W50v/PzJrq45bGnId/0hN2YyHjYLUImG9G9+099WOCkrv8gAevU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BTAT8IAAADbAAAADwAAAAAAAAAAAAAA&#10;AAChAgAAZHJzL2Rvd25yZXYueG1sUEsFBgAAAAAEAAQA+QAAAJADAAAAAA==&#10;" strokecolor="#5b9bd5 [3204]" strokeweight="2.25pt">
                    <v:stroke endarrow="block" joinstyle="miter"/>
                  </v:shape>
                  <v:shape id="Straight Arrow Connector 19" o:spid="_x0000_s1048" type="#_x0000_t32" style="position:absolute;left:841521;top:1349709;width:218;height:26684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Aes/MIAAADbAAAADwAAAGRycy9kb3ducmV2LnhtbERPTWvCQBC9F/oflil4azYNRWt0lVAI&#10;9CJW24PHMTsmsdnZsLuN8d+7BaG3ebzPWa5H04mBnG8tK3hJUhDEldUt1wq+v8rnNxA+IGvsLJOC&#10;K3lYrx4flphre+EdDftQixjCPkcFTQh9LqWvGjLoE9sTR+5kncEQoauldniJ4aaTWZpOpcGWY0OD&#10;Pb03VP3sf42CToZs87ktCjyXh82Rr7Pd8OqUmjyNxQJEoDH8i+/uDx3nz+Hvl3iAXN0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Aes/MIAAADbAAAADwAAAAAAAAAAAAAA&#10;AAChAgAAZHJzL2Rvd25yZXYueG1sUEsFBgAAAAAEAAQA+QAAAJADAAAAAA==&#10;" strokecolor="#5b9bd5 [3204]" strokeweight="2.25pt">
                    <v:stroke endarrow="block" joinstyle="miter"/>
                  </v:shape>
                  <v:shape id="Straight Arrow Connector 20" o:spid="_x0000_s1049" type="#_x0000_t32" style="position:absolute;left:841521;top:2646655;width:3882;height:21103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1HP3MEAAADbAAAADwAAAGRycy9kb3ducmV2LnhtbERPz2vCMBS+D/wfwhN2m6llbKMzShEK&#10;XsrU7bDjW/Nsq8lLSbJa/3tzGOz48f1ebSZrxEg+9I4VLBcZCOLG6Z5bBV+f1dMbiBCRNRrHpOBG&#10;ATbr2cMKC+2ufKDxGFuRQjgUqKCLcSikDE1HFsPCDcSJOzlvMSboW6k9XlO4NTLPshdpsefU0OFA&#10;246ay/HXKjAy5vX+oyzxXH3XP3x7PYzPXqnH+VS+g4g0xX/xn3unFeRpffqSfoBc3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vUc/cwQAAANsAAAAPAAAAAAAAAAAAAAAA&#10;AKECAABkcnMvZG93bnJldi54bWxQSwUGAAAAAAQABAD5AAAAjwMAAAAA&#10;" strokecolor="#5b9bd5 [3204]" strokeweight="2.25pt">
                    <v:stroke endarrow="block" joinstyle="miter"/>
                  </v:shape>
                  <v:shape id="Straight Arrow Connector 21" o:spid="_x0000_s1050" type="#_x0000_t32" style="position:absolute;left:844305;top:3787222;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B1qR8MAAADbAAAADwAAAGRycy9kb3ducmV2LnhtbESPT4vCMBTE78J+h/AWvGlqEV2qUcqC&#10;sBfx72GPz+bZ1m1eSpKt9dubhQWPw8z8hlmue9OIjpyvLSuYjBMQxIXVNZcKzqfN6AOED8gaG8uk&#10;4EEe1qu3wRIzbe98oO4YShEh7DNUUIXQZlL6oiKDfmxb4uhdrTMYonSl1A7vEW4amSbJTBqsOS5U&#10;2NJnRcXP8dcoaGRIt/tdnuNt87298GN+6KZOqeF7ny9ABOrDK/zf/tIK0gn8fYk/QK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AdakfDAAAA2wAAAA8AAAAAAAAAAAAA&#10;AAAAoQIAAGRycy9kb3ducmV2LnhtbFBLBQYAAAAABAAEAPkAAACRAwAAAAA=&#10;" strokecolor="#5b9bd5 [3204]" strokeweight="2.25pt">
                    <v:stroke endarrow="block" joinstyle="miter"/>
                  </v:shape>
                  <v:rect id="Rectangle 22" o:spid="_x0000_s1051" style="position:absolute;left:235949;top:1616558;width:121158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loMExAAA&#10;ANsAAAAPAAAAZHJzL2Rvd25yZXYueG1sRI/NasMwEITvhb6D2EJvsRxTQnGihKTQ0kMJ5A98XKyN&#10;7cRauZZqu376qBDocZiZb5jFajC16Kh1lWUF0ygGQZxbXXGh4Hh4n7yCcB5ZY22ZFPySg9Xy8WGB&#10;qbY976jb+0IECLsUFZTeN6mULi/JoItsQxy8s20N+iDbQuoW+wA3tUzieCYNVhwWSmzoraT8uv8x&#10;Cvj0scm2ce/HdSZfaKCRv74vSj0/Des5CE+D/w/f259aQZLA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65aDBMQAAADbAAAADwAAAAAAAAAAAAAAAACXAgAAZHJzL2Rv&#10;d25yZXYueG1sUEsFBgAAAAAEAAQA9QAAAIgDAAAAAA==&#10;" filled="f" strokecolor="#2e74b5 [2404]" strokeweight="1pt">
                    <v:textbox>
                      <w:txbxContent>
                        <w:p w14:paraId="6070AE9B"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v:textbox>
                  </v:rect>
                  <v:shape id="Straight Arrow Connector 23" o:spid="_x0000_s1052" type="#_x0000_t32" style="position:absolute;left:841738;top:1961123;width:1273;height:32772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NyYg8QAAADbAAAADwAAAGRycy9kb3ducmV2LnhtbESPS2vDMBCE74H+B7GF3mI5LpjgRgnB&#10;tNBDD86jh94Wa2OZWitjqX78+ypQ6HGYnW92dofZdmKkwbeOFWySFARx7XTLjYLr5W29BeEDssbO&#10;MSlYyMNh/7DaYaHdxCcaz6EREcK+QAUmhL6Q0teGLPrE9cTRu7nBYohyaKQecIpw28ksTXNpseXY&#10;YLCn0lD9ff6x8Y2sbz6/ePlIb6arSprz17HKlXp6nI8vIALN4f/4L/2uFWTPcN8SASD3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U3JiDxAAAANsAAAAPAAAAAAAAAAAA&#10;AAAAAKECAABkcnMvZG93bnJldi54bWxQSwUGAAAAAAQABAD5AAAAkgMAAAAA&#10;" strokecolor="#5b9bd5 [3204]" strokeweight="2.25pt">
                    <v:stroke endarrow="block" joinstyle="miter"/>
                  </v:shape>
                  <v:rect id="Rectangle 24" o:spid="_x0000_s1053" style="position:absolute;left:60425;top:2304389;width:1562192;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M77rxAAA&#10;ANsAAAAPAAAAZHJzL2Rvd25yZXYueG1sRI9Ba8JAFITvgv9heYK3ulFCkdRVVKh4KAVtCx4f2dck&#10;Nfs23V2T1F/vCgWPw8x8wyxWvalFS85XlhVMJwkI4tzqigsFnx+vT3MQPiBrrC2Tgj/ysFoOBwvM&#10;tO34QO0xFCJC2GeooAyhyaT0eUkG/cQ2xNH7ts5giNIVUjvsItzUcpYkz9JgxXGhxIa2JeXn48Uo&#10;4K/d5vSedOG6PsmUerry2++PUuNRv34BEagPj/B/e68VzFK4f4k/QC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zO+68QAAADbAAAADwAAAAAAAAAAAAAAAACXAgAAZHJzL2Rv&#10;d25yZXYueG1sUEsFBgAAAAAEAAQA9QAAAIgDAAAAAA==&#10;" filled="f" strokecolor="#2e74b5 [2404]" strokeweight="1pt">
                    <v:textbox>
                      <w:txbxContent>
                        <w:p w14:paraId="0E3F5808"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v:textbox>
                  </v:rect>
                  <v:shape id="Flowchart: Terminator 25" o:spid="_x0000_s1054" type="#_x0000_t116" style="position:absolute;left:456600;top:3909373;width:764128;height:3339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H20wQAA&#10;ANsAAAAPAAAAZHJzL2Rvd25yZXYueG1sRE9da8IwFH0f+B/CFfY20zp0Wk1ljCl7VDv19dLctWXN&#10;TZdE7f69EQbjPB3OF2e56k0rLuR8Y1lBOkpAEJdWN1wp+CzWTzMQPiBrbC2Tgl/ysMoHD0vMtL3y&#10;ji77UIlYwj5DBXUIXSalL2sy6Ee2I47al3UGQ6SuktrhNZabVo6TZCoNNhwXauzorabye382CnSx&#10;e5bluyle3Glz/Nke5mmEUo/D/nUBIlAf/s1/6Q+tYDyB+5f4A2R+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h9tMEAAADbAAAADwAAAAAAAAAAAAAAAACXAgAAZHJzL2Rvd25y&#10;ZXYueG1sUEsFBgAAAAAEAAQA9QAAAIUDAAAAAA==&#10;" filled="f" strokecolor="#2e74b5 [2404]" strokeweight="1pt">
                    <v:textbox>
                      <w:txbxContent>
                        <w:p w14:paraId="19F1F36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group id="Group 28" o:spid="_x0000_s1055" style="position:absolute;left:2941824;width:2376110;height:4807734" coordorigin="2941826" coordsize="1915456,3952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group id="Group 36" o:spid="_x0000_s1056" style="position:absolute;left:2941826;width:1915456;height:3952462" coordorigin="2941826" coordsize="1915456,3952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LaOVxAAAANsAAAAPAAAAZHJzL2Rvd25yZXYueG1sRI9Bi8IwFITvwv6H8Ba8&#10;aVpFka5RRFzxIAtWQfb2aJ5tsXkpTbat/94ICx6HmfmGWa57U4mWGldaVhCPIxDEmdUl5wou5+/R&#10;AoTzyBory6TgQQ7Wq4/BEhNtOz5Rm/pcBAi7BBUU3teJlC4ryKAb25o4eDfbGPRBNrnUDXYBbio5&#10;iaK5NFhyWCiwpm1B2T39Mwr2HXababxrj/fb9vF7nv1cjzEpNfzsN18gPPX+Hf5vH7SC6Rx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GLaOVxAAAANsAAAAP&#10;AAAAAAAAAAAAAAAAAKkCAABkcnMvZG93bnJldi54bWxQSwUGAAAAAAQABAD6AAAAmgMAAAAA&#10;">
                    <v:shape id="Flowchart: Terminator 37" o:spid="_x0000_s1057" type="#_x0000_t116" style="position:absolute;left:3417757;width:764128;height:3339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H9CFwAAA&#10;ANsAAAAPAAAAZHJzL2Rvd25yZXYueG1sRE/LisIwFN0L8w/hDrizqQrqdIwyDDrMUu08tpfm2hab&#10;m5pErX9vBEHO6nBenPmyM404k/O1ZQXDJAVBXFhdc6ngJ18PZiB8QNbYWCYFV/KwXLz05phpe+Et&#10;nXehFLGEfYYKqhDaTEpfVGTQJ7YljtreOoMhUldK7fASy00jR2k6kQZrjgsVtvRZUXHYnYwCnW/H&#10;sliZfOr+v/6Om9+3YYRS/dfu4x1EoC48zY/0t1YwnsL9S/wBcnE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BH9CFwAAAANsAAAAPAAAAAAAAAAAAAAAAAJcCAABkcnMvZG93bnJl&#10;di54bWxQSwUGAAAAAAQABAD1AAAAhAMAAAAA&#10;" filled="f" strokecolor="#2e74b5 [2404]" strokeweight="1pt">
                      <v:textbox>
                        <w:txbxContent>
                          <w:p w14:paraId="1C4EB075"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38" o:spid="_x0000_s1058" type="#_x0000_t32" style="position:absolute;left:3798148;top:336499;width:1;height:1350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5VB8EAAADbAAAADwAAAGRycy9kb3ducmV2LnhtbERPz2vCMBS+C/sfwhvsZtPpcKMapQwE&#10;LzJbd9jx2by13ZqXkmS1/e+Xg+Dx4/u92Y2mEwM531pW8JykIIgrq1uuFXye9/M3ED4ga+wsk4KJ&#10;POy2D7MNZtpeuaChDLWIIewzVNCE0GdS+qohgz6xPXHkvq0zGCJ0tdQOrzHcdHKRpitpsOXY0GBP&#10;7w1Vv+WfUdDJsDiePvIcf/ZfxwtPr8Xw4pR6ehzzNYhAY7iLb+6DVrCMY+OX+APk9h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U/lUHwQAAANsAAAAPAAAAAAAAAAAAAAAA&#10;AKECAABkcnMvZG93bnJldi54bWxQSwUGAAAAAAQABAD5AAAAjwMAAAAA&#10;" strokecolor="#5b9bd5 [3204]" strokeweight="2.25pt">
                      <v:stroke endarrow="block" joinstyle="miter"/>
                    </v:shape>
                    <v:shape id="Parallelogram 42" o:spid="_x0000_s1059" type="#_x0000_t7" style="position:absolute;left:2941826;top:468172;width:1915456;height:36444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AjgdxAAA&#10;ANsAAAAPAAAAZHJzL2Rvd25yZXYueG1sRI9Ra8IwFIXfB/6HcAXfZmqZw3VGUdnmGHvR7QdcmmtT&#10;2tzUJNru3y/CYI+Hc853OMv1YFtxJR9qxwpm0wwEcel0zZWC76/X+wWIEJE1to5JwQ8FWK9Gd0ss&#10;tOv5QNdjrESCcChQgYmxK6QMpSGLYeo64uSdnLcYk/SV1B77BLetzLPsUVqsOS0Y7GhnqGyOF6vA&#10;myz386d+u92/7Pr6sznPm7cPpSbjYfMMItIQ/8N/7Xet4CGH25f0A+Tq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I4HcQAAADbAAAADwAAAAAAAAAAAAAAAACXAgAAZHJzL2Rv&#10;d25yZXYueG1sUEsFBgAAAAAEAAQA9QAAAIgDAAAAAA==&#10;" adj="2179" filled="f" strokecolor="#2e74b5 [2404]" strokeweight="1pt">
                      <v:textbox>
                        <w:txbxContent>
                          <w:p w14:paraId="152EFC45" w14:textId="4AD8615B"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002965EC">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otol Plastik</w:t>
                            </w:r>
                          </w:p>
                          <w:p w14:paraId="4690A514"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43" o:spid="_x0000_s1060" style="position:absolute;left:3190986;top:943661;width:1212196;height:34287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BcM/wwAA&#10;ANsAAAAPAAAAZHJzL2Rvd25yZXYueG1sRI9Bi8IwFITvgv8hPMGbpqsiSzWKu6DsQQR1BY+P5tnW&#10;bV5qk7XVX28EweMwM98w03ljCnGlyuWWFXz0IxDEidU5pwp+98veJwjnkTUWlknBjRzMZ+3WFGNt&#10;a97SdedTESDsYlSQeV/GUrokI4Oub0vi4J1sZdAHWaVSV1gHuCnkIIrG0mDOYSHDkr4zSv52/0YB&#10;H1Zfx01U+/viKEfU0J3Xl7NS3U6zmIDw1Ph3+NX+0QpGQ3h+CT9Az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ZBcM/wwAAANsAAAAPAAAAAAAAAAAAAAAAAJcCAABkcnMvZG93&#10;bnJldi54bWxQSwUGAAAAAAQABAD1AAAAhwMAAAAA&#10;" filled="f" strokecolor="#2e74b5 [2404]" strokeweight="1pt">
                      <v:textbox>
                        <w:txbxContent>
                          <w:p w14:paraId="16909DCD"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 id="Straight Arrow Connector 44" o:spid="_x0000_s1061" type="#_x0000_t32" style="position:absolute;left:3805463;top:819302;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bUsf8QAAADbAAAADwAAAGRycy9kb3ducmV2LnhtbESPQWvCQBSE7wX/w/KE3uqmIbQSXUMQ&#10;BC/Sanvw+Mw+k9js27C7jfHfdwWhx2FmvmGWxWg6MZDzrWUFr7MEBHFldcu1gu+vzcschA/IGjvL&#10;pOBGHorV5GmJubZX3tNwCLWIEPY5KmhC6HMpfdWQQT+zPXH0ztYZDFG6WmqH1wg3nUyT5E0abDku&#10;NNjTuqHq5/BrFHQypLvPj7LEy+a4O/HtfT9kTqnn6VguQAQaw3/40d5qBVkG9y/xB8jV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tSx/xAAAANsAAAAPAAAAAAAAAAAA&#10;AAAAAKECAABkcnMvZG93bnJldi54bWxQSwUGAAAAAAQABAD5AAAAkgMAAAAA&#10;" strokecolor="#5b9bd5 [3204]" strokeweight="2.25pt">
                      <v:stroke endarrow="block" joinstyle="miter"/>
                    </v:shape>
                    <v:shape id="Straight Arrow Connector 45" o:spid="_x0000_s1062" type="#_x0000_t32" style="position:absolute;left:3812778;top:1294790;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vmJ5MQAAADbAAAADwAAAGRycy9kb3ducmV2LnhtbESPQWvCQBSE7wX/w/KE3upG0bak2UgQ&#10;hF6kaj14fM2+JtHs27C7jfHfu0LB4zAz3zDZcjCt6Mn5xrKC6SQBQVxa3XCl4PC9fnkH4QOyxtYy&#10;KbiSh2U+esow1fbCO+r3oRIRwj5FBXUIXSqlL2sy6Ce2I47er3UGQ5SuktrhJcJNK2dJ8ioNNhwX&#10;auxoVVN53v8ZBa0Ms832qyjwtD5ufvj6tuvnTqnn8VB8gAg0hEf4v/2pFcwXcP8Sf4DM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YnkxAAAANsAAAAPAAAAAAAAAAAA&#10;AAAAAKECAABkcnMvZG93bnJldi54bWxQSwUGAAAAAAQABAD5AAAAkgMAAAAA&#10;" strokecolor="#5b9bd5 [3204]" strokeweight="2.25pt">
                      <v:stroke endarrow="block" joinstyle="miter"/>
                    </v:shape>
                    <v:shape id="Straight Arrow Connector 46" o:spid="_x0000_s1063" type="#_x0000_t32" style="position:absolute;left:3827409;top:1784909;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sXk8MAAADbAAAADwAAAGRycy9kb3ducmV2LnhtbESPS2vDMBCE74X+B7GB3Bo5waTBjRJM&#10;IdCLyfPQ49ba2m6tlZFUP/59VCj0OMzMN8x2P5pW9OR8Y1nBcpGAIC6tbrhScLsenjYgfEDW2Fom&#10;BRN52O8eH7aYaTvwmfpLqESEsM9QQR1Cl0npy5oM+oXtiKP3aZ3BEKWrpHY4RLhp5SpJ1tJgw3Gh&#10;xo5eayq/Lz9GQSvDqjgd8xy/Du/FB0/P5z51Ss1nY/4CItAY/sN/7TetIF3D75f4A+Tu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IrF5PDAAAA2wAAAA8AAAAAAAAAAAAA&#10;AAAAoQIAAGRycy9kb3ducmV2LnhtbFBLBQYAAAAABAAEAPkAAACRAwAAAAA=&#10;" strokecolor="#5b9bd5 [3204]" strokeweight="2.25pt">
                      <v:stroke endarrow="block" joinstyle="miter"/>
                    </v:shape>
                    <v:shape id="Straight Arrow Connector 47" o:spid="_x0000_s1064" type="#_x0000_t32" style="position:absolute;left:3827409;top:2757830;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WeyCMQAAADbAAAADwAAAGRycy9kb3ducmV2LnhtbESPS2vDMBCE74H+B7GF3hK5wTTFiRJM&#10;IdCLaR499Li1NrZba2Uk1Y9/HxUCOQ4z8w2z2Y2mFT0531hW8LxIQBCXVjdcKfg87+evIHxA1tha&#10;JgUTedhtH2YbzLQd+Ej9KVQiQthnqKAOocuk9GVNBv3CdsTRu1hnMETpKqkdDhFuWrlMkhdpsOG4&#10;UGNHbzWVv6c/o6CVYVkcPvIcf/ZfxTdPq2OfOqWeHsd8DSLQGO7hW/tdK0hX8P8l/gC5v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Z7IIxAAAANsAAAAPAAAAAAAAAAAA&#10;AAAAAKECAABkcnMvZG93bnJldi54bWxQSwUGAAAAAAQABAD5AAAAkgMAAAAA&#10;" strokecolor="#5b9bd5 [3204]" strokeweight="2.25pt">
                      <v:stroke endarrow="block" joinstyle="miter"/>
                    </v:shape>
                    <v:shape id="Straight Arrow Connector 48" o:spid="_x0000_s1065" type="#_x0000_t32" style="position:absolute;left:3812778;top:3486805;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gmer8AAADbAAAADwAAAGRycy9kb3ducmV2LnhtbERPy4rCMBTdC/5DuII7TRVxpBqlCMJs&#10;xPGxcHltrm21uSlJpta/nyyEWR7Oe7XpTC1acr6yrGAyTkAQ51ZXXCi4nHejBQgfkDXWlknBmzxs&#10;1v3eClNtX3yk9hQKEUPYp6igDKFJpfR5SQb92DbEkbtbZzBE6AqpHb5iuKnlNEnm0mDFsaHEhrYl&#10;5c/Tr1FQyzDd/xyyDB+76/7G769jO3NKDQddtgQRqAv/4o/7WyuYxbHxS/wBcv0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TPgmer8AAADbAAAADwAAAAAAAAAAAAAAAACh&#10;AgAAZHJzL2Rvd25yZXYueG1sUEsFBgAAAAAEAAQA+QAAAI0DAAAAAA==&#10;" strokecolor="#5b9bd5 [3204]" strokeweight="2.25pt">
                      <v:stroke endarrow="block" joinstyle="miter"/>
                    </v:shape>
                    <v:rect id="Rectangle 49" o:spid="_x0000_s1066" style="position:absolute;left:3198301;top:1441094;width:121158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7fTVxAAA&#10;ANsAAAAPAAAAZHJzL2Rvd25yZXYueG1sRI9Ba8JAFITvBf/D8oTemo1FSk1dRQXFgwhaCzk+sq9J&#10;avZturs1qb/eFQo9DjPzDTOd96YRF3K+tqxglKQgiAuray4VnN7XT68gfEDW2FgmBb/kYT4bPEwx&#10;07bjA12OoRQRwj5DBVUIbSalLyoy6BPbEkfv0zqDIUpXSu2wi3DTyOc0fZEGa44LFba0qqg4H3+M&#10;Av7YLPN92oXrIpdj6unKu+8vpR6H/eINRKA+/If/2lutYDyB+5f4A+T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O301cQAAADbAAAADwAAAAAAAAAAAAAAAACXAgAAZHJzL2Rv&#10;d25yZXYueG1sUEsFBgAAAAAEAAQA9QAAAIgDAAAAAA==&#10;" filled="f" strokecolor="#2e74b5 [2404]" strokeweight="1pt">
                      <v:textbox>
                        <w:txbxContent>
                          <w:p w14:paraId="0DB458C4"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v:textbox>
                    </v:rect>
                    <v:rect id="Rectangle 50" o:spid="_x0000_s1067" style="position:absolute;left:3198301;top:1923898;width:121158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DsuVwAAA&#10;ANsAAAAPAAAAZHJzL2Rvd25yZXYueG1sRE9Ni8IwEL0L/ocwgjebuugi1SgqKB5EWFfB49CMbbWZ&#10;dJtoq79+c1jY4+N9zxatKcWTaldYVjCMYhDEqdUFZwpO35vBBITzyBpLy6TgRQ4W825nhom2DX/R&#10;8+gzEULYJagg975KpHRpTgZdZCviwF1tbdAHWGdS19iEcFPKjzj+lAYLDg05VrTOKb0fH0YBn7er&#10;yyFu/Ht5kSNq6c37n5tS/V67nILw1Pp/8Z97pxWMw/rwJfwAOf8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sDsuVwAAAANsAAAAPAAAAAAAAAAAAAAAAAJcCAABkcnMvZG93bnJl&#10;di54bWxQSwUGAAAAAAQABAD1AAAAhAMAAAAA&#10;" filled="f" strokecolor="#2e74b5 [2404]" strokeweight="1pt">
                      <v:textbox>
                        <w:txbxContent>
                          <w:p w14:paraId="4A3349C9"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v:textbox>
                    </v:rect>
                    <v:shape id="Straight Arrow Connector 53" o:spid="_x0000_s1068" type="#_x0000_t32" style="position:absolute;left:3820093;top:2267712;width:1;height:135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4Ui1sUAAADbAAAADwAAAGRycy9kb3ducmV2LnhtbESPT2vCQBTE7wW/w/KE3upGa7Wk2Ugo&#10;CF6k9c+hx9fsM4lm34bdbYzfvlsoeBxm5jdMthpMK3pyvrGsYDpJQBCXVjdcKTge1k+vIHxA1tha&#10;JgU38rDKRw8ZptpeeUf9PlQiQtinqKAOoUul9GVNBv3EdsTRO1lnMETpKqkdXiPctHKWJAtpsOG4&#10;UGNH7zWVl/2PUdDKMNt+fhQFntdf22++LXf93Cn1OB6KNxCBhnAP/7c3WsHLM/x9iT9A5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4Ui1sUAAADbAAAADwAAAAAAAAAA&#10;AAAAAAChAgAAZHJzL2Rvd25yZXYueG1sUEsFBgAAAAAEAAQA+QAAAJMDAAAAAA==&#10;" strokecolor="#5b9bd5 [3204]" strokeweight="2.25pt">
                      <v:stroke endarrow="block" joinstyle="miter"/>
                    </v:shape>
                    <v:rect id="Rectangle 55" o:spid="_x0000_s1069" style="position:absolute;left:3198301;top:2414016;width:121158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eWgNwwAA&#10;ANsAAAAPAAAAZHJzL2Rvd25yZXYueG1sRI9Bi8IwFITvgv8hPMGbpisqSzWKu6DsQQR1BY+P5tnW&#10;bV5qk7XVX28EweMwM98w03ljCnGlyuWWFXz0IxDEidU5pwp+98veJwjnkTUWlknBjRzMZ+3WFGNt&#10;a97SdedTESDsYlSQeV/GUrokI4Oub0vi4J1sZdAHWaVSV1gHuCnkIIrG0mDOYSHDkr4zSv52/0YB&#10;H1Zfx01U+/viKIfU0J3Xl7NS3U6zmIDw1Ph3+NX+0QpGI3h+CT9Az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8eWgNwwAAANsAAAAPAAAAAAAAAAAAAAAAAJcCAABkcnMvZG93&#10;bnJldi54bWxQSwUGAAAAAAQABAD1AAAAhwMAAAAA&#10;" filled="f" strokecolor="#2e74b5 [2404]" strokeweight="1pt">
                      <v:textbox>
                        <w:txbxContent>
                          <w:p w14:paraId="6FB7DE9E"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v:textbox>
                    </v:rect>
                    <v:shape id="Flowchart: Terminator 56" o:spid="_x0000_s1070" type="#_x0000_t116" style="position:absolute;left:3425073;top:3618479;width:764128;height:3339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jJC+wQAA&#10;ANsAAAAPAAAAZHJzL2Rvd25yZXYueG1sRE9da8IwFH0X/A/hCr5pWodudqYiso09Tru510tz15Y1&#10;NzWJWv/9MhDkPB3OF2e17k0rzuR8Y1lBOk1AEJdWN1wp+CxeJ08gfEDW2FomBVfysM6HgxVm2l54&#10;R+d9qEQsYZ+hgjqELpPSlzUZ9FPbEUftxzqDIVJXSe3wEstNK2dJspAGG44LNXa0ran83Z+MAl3s&#10;HmT5YopH9/12OH58LdMIpcajfvMMIlAf7uZb+l0rmC/g/0v8ATL/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4yQvsEAAADbAAAADwAAAAAAAAAAAAAAAACXAgAAZHJzL2Rvd25y&#10;ZXYueG1sUEsFBgAAAAAEAAQA9QAAAIUDAAAAAA==&#10;" filled="f" strokecolor="#2e74b5 [2404]" strokeweight="1pt">
                      <v:textbox>
                        <w:txbxContent>
                          <w:p w14:paraId="01486E0B"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shape id="Parallelogram 58" o:spid="_x0000_s1071" type="#_x0000_t7" style="position:absolute;left:3070562;top:2889849;width:1497330;height:58839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jtP8vwAA&#10;ANsAAAAPAAAAZHJzL2Rvd25yZXYueG1sRE/LisIwFN0PzD+EOzC7MRmHilajqIzi1ge6vTTXpkxz&#10;U5poO39vFoLLw3nPFr2rxZ3aUHnW8D1QIIgLbyouNZyOm68xiBCRDdaeScM/BVjM399mmBvf8Z7u&#10;h1iKFMIhRw02xiaXMhSWHIaBb4gTd/Wtw5hgW0rTYpfCXS2HSo2kw4pTg8WG1paKv8PNabh0qxXh&#10;aSezibLnzVb9ZOPfi9afH/1yCiJSH1/ip3tnNGRpbPqSfoCc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2O0/y/AAAA2wAAAA8AAAAAAAAAAAAAAAAAlwIAAGRycy9kb3ducmV2&#10;LnhtbFBLBQYAAAAABAAEAPUAAACDAwAAAAA=&#10;" adj="4500" filled="f" strokecolor="#2e74b5 [2404]" strokeweight="1pt">
                    <v:textbox>
                      <w:txbxContent>
                        <w:p w14:paraId="1E9C9B40"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14:paraId="78FCB9B8"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14:paraId="126DAF06"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group>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Elbow Connector 59" o:spid="_x0000_s1072" type="#_x0000_t34" style="position:absolute;left:1517771;top:2548374;width:1742211;height:1450676;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lsdnsQAAADbAAAADwAAAGRycy9kb3ducmV2LnhtbESPS2/CMBCE75X6H6ytxK04gPpIiIMQ&#10;tGqPkHDguIo3DxGvo9iQ8O/rSpV6HM3MN5p0M5lO3GhwrWUFi3kEgri0uuVawan4fH4H4Tyyxs4y&#10;KbiTg032+JBiou3IR7rlvhYBwi5BBY33fSKlKxsy6Oa2Jw5eZQeDPsihlnrAMcBNJ5dR9CoNthwW&#10;Guxp11B5ya9GwXmHH/tDX8erU/HVVW9uvBerrVKzp2m7BuFp8v/hv/a3VvASw++X8ANk9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SWx2exAAAANsAAAAPAAAAAAAAAAAA&#10;AAAAAKECAABkcnMvZG93bnJldi54bWxQSwUGAAAAAAQABAD5AAAAkgMAAAAA&#10;" strokecolor="#5b9bd5 [3204]" strokeweight="2.25pt">
                  <v:stroke endarrow="block"/>
                </v:shape>
                <v:rect id="Rectangle 60" o:spid="_x0000_s1073" style="position:absolute;left:478815;top:4909935;width:1115526;height:9834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0mcVwAAA&#10;ANsAAAAPAAAAZHJzL2Rvd25yZXYueG1sRE+7asMwFN0L/QdxC90auRmMcaOEtFDS4iE0afYb6cY2&#10;sa6MJD/y99UQ6Hg479Vmtp0YyYfWsYLXRQaCWDvTcq3g9/j5UoAIEdlg55gU3CjAZv34sMLSuIl/&#10;aDzEWqQQDiUqaGLsSymDbshiWLieOHEX5y3GBH0tjccphdtOLrMslxZbTg0N9vTRkL4eBqvg5C7v&#10;k9Vn/h5v+3bYVV7rolLq+WnevoGINMd/8d39ZRTkaX36kn6AXP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E0mcVwAAAANsAAAAPAAAAAAAAAAAAAAAAAJcCAABkcnMvZG93bnJl&#10;di54bWxQSwUGAAAAAAQABAD1AAAAhAMAAAAA&#10;" filled="f" stroked="f" strokeweight="1pt">
                  <v:textbox>
                    <w:txbxContent>
                      <w:p w14:paraId="77D032A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v:textbox>
                </v:rect>
                <v:rect id="Rectangle 61" o:spid="_x0000_s1074" style="position:absolute;left:3482623;top:4909935;width:1115526;height:9834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sKOwgAA&#10;ANsAAAAPAAAAZHJzL2Rvd25yZXYueG1sRI9PawIxFMTvBb9DeIK3mrUHkdUoKogVD6X+uT+T5+7i&#10;5mVJ4u767ZtCocdhZn7DLFa9rUVLPlSOFUzGGQhi7UzFhYLLefc+AxEissHaMSl4UYDVcvC2wNy4&#10;jr+pPcVCJAiHHBWUMTa5lEGXZDGMXUOcvLvzFmOSvpDGY5fgtpYfWTaVFitOCyU2tC1JP05Pq+Dq&#10;7pvO6hsf2tdX9dwfvdazo1KjYb+eg4jUx//wX/vTKJhO4PdL+gFy+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uewo7CAAAA2wAAAA8AAAAAAAAAAAAAAAAAlwIAAGRycy9kb3du&#10;cmV2LnhtbFBLBQYAAAAABAAEAPUAAACGAwAAAAA=&#10;" filled="f" stroked="f" strokeweight="1pt">
                  <v:textbox>
                    <w:txbxContent>
                      <w:p w14:paraId="5C64C787"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v:textbox>
                </v:rect>
                <w10:wrap anchorx="page"/>
              </v:group>
            </w:pict>
          </mc:Fallback>
        </mc:AlternateContent>
      </w:r>
      <w:r w:rsidR="00AC4A9C" w:rsidRPr="0086259F">
        <w:rPr>
          <w:rFonts w:ascii="Times New Roman" w:hAnsi="Times New Roman" w:cs="Times New Roman"/>
          <w:i/>
          <w:sz w:val="24"/>
          <w:szCs w:val="24"/>
          <w:lang w:val="id-ID"/>
        </w:rPr>
        <w:t>Flowchart</w:t>
      </w:r>
    </w:p>
    <w:p w14:paraId="0F68F9CA" w14:textId="77777777"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14:paraId="49436DB5" w14:textId="77777777" w:rsidR="00AC4A9C" w:rsidRPr="0086259F" w:rsidRDefault="00AC4A9C" w:rsidP="00AC4A9C">
      <w:pPr>
        <w:pStyle w:val="ListParagraph"/>
        <w:rPr>
          <w:rFonts w:ascii="Times New Roman" w:hAnsi="Times New Roman" w:cs="Times New Roman"/>
          <w:sz w:val="24"/>
          <w:szCs w:val="24"/>
          <w:lang w:val="id-ID"/>
        </w:rPr>
      </w:pPr>
    </w:p>
    <w:p w14:paraId="3AD4A2DA" w14:textId="77777777"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14:paraId="0A7866D5" w14:textId="77777777" w:rsidR="00AC4A9C" w:rsidRPr="0086259F" w:rsidRDefault="00AC4A9C" w:rsidP="00AC4A9C">
      <w:pPr>
        <w:spacing w:after="0" w:line="360" w:lineRule="auto"/>
        <w:rPr>
          <w:rFonts w:ascii="Times New Roman" w:hAnsi="Times New Roman" w:cs="Times New Roman"/>
          <w:sz w:val="24"/>
          <w:szCs w:val="24"/>
          <w:lang w:val="id-ID"/>
        </w:rPr>
      </w:pPr>
    </w:p>
    <w:p w14:paraId="480DA07E" w14:textId="77777777" w:rsidR="00AC4A9C" w:rsidRPr="0086259F" w:rsidRDefault="00AC4A9C" w:rsidP="00AC4A9C">
      <w:pPr>
        <w:spacing w:after="0" w:line="360" w:lineRule="auto"/>
        <w:rPr>
          <w:rFonts w:ascii="Times New Roman" w:hAnsi="Times New Roman" w:cs="Times New Roman"/>
          <w:sz w:val="24"/>
          <w:szCs w:val="24"/>
          <w:lang w:val="id-ID"/>
        </w:rPr>
      </w:pPr>
    </w:p>
    <w:p w14:paraId="4DD2D492" w14:textId="77777777" w:rsidR="00AC4A9C" w:rsidRPr="0086259F" w:rsidRDefault="00AC4A9C" w:rsidP="00AC4A9C">
      <w:pPr>
        <w:spacing w:after="0" w:line="360" w:lineRule="auto"/>
        <w:rPr>
          <w:rFonts w:ascii="Times New Roman" w:hAnsi="Times New Roman" w:cs="Times New Roman"/>
          <w:sz w:val="24"/>
          <w:szCs w:val="24"/>
          <w:lang w:val="id-ID"/>
        </w:rPr>
      </w:pPr>
    </w:p>
    <w:p w14:paraId="2C31B3DD" w14:textId="77777777" w:rsidR="00AC4A9C" w:rsidRPr="0086259F" w:rsidRDefault="00AC4A9C" w:rsidP="00AC4A9C">
      <w:pPr>
        <w:spacing w:after="0" w:line="360" w:lineRule="auto"/>
        <w:rPr>
          <w:rFonts w:ascii="Times New Roman" w:hAnsi="Times New Roman" w:cs="Times New Roman"/>
          <w:sz w:val="24"/>
          <w:szCs w:val="24"/>
          <w:lang w:val="id-ID"/>
        </w:rPr>
      </w:pPr>
    </w:p>
    <w:p w14:paraId="09CE026D" w14:textId="77777777" w:rsidR="00AC4A9C" w:rsidRPr="0086259F" w:rsidRDefault="00AC4A9C" w:rsidP="00AC4A9C">
      <w:pPr>
        <w:spacing w:after="0" w:line="360" w:lineRule="auto"/>
        <w:rPr>
          <w:rFonts w:ascii="Times New Roman" w:hAnsi="Times New Roman" w:cs="Times New Roman"/>
          <w:sz w:val="24"/>
          <w:szCs w:val="24"/>
          <w:lang w:val="id-ID"/>
        </w:rPr>
      </w:pPr>
    </w:p>
    <w:p w14:paraId="3F3FBA9B" w14:textId="77777777" w:rsidR="00AC4A9C" w:rsidRPr="0086259F" w:rsidRDefault="00AC4A9C" w:rsidP="00AC4A9C">
      <w:pPr>
        <w:spacing w:after="0" w:line="360" w:lineRule="auto"/>
        <w:rPr>
          <w:rFonts w:ascii="Times New Roman" w:hAnsi="Times New Roman" w:cs="Times New Roman"/>
          <w:sz w:val="24"/>
          <w:szCs w:val="24"/>
          <w:lang w:val="id-ID"/>
        </w:rPr>
      </w:pPr>
    </w:p>
    <w:p w14:paraId="0AE6B031" w14:textId="77777777" w:rsidR="00AC4A9C" w:rsidRDefault="00AC4A9C" w:rsidP="00AC4A9C">
      <w:pPr>
        <w:spacing w:after="0" w:line="360" w:lineRule="auto"/>
        <w:rPr>
          <w:rFonts w:ascii="Times New Roman" w:hAnsi="Times New Roman" w:cs="Times New Roman"/>
          <w:sz w:val="24"/>
          <w:szCs w:val="24"/>
          <w:lang w:val="id-ID"/>
        </w:rPr>
      </w:pPr>
    </w:p>
    <w:p w14:paraId="4F020025" w14:textId="77777777" w:rsidR="00E2718C" w:rsidRDefault="00E2718C" w:rsidP="00AC4A9C">
      <w:pPr>
        <w:spacing w:after="0" w:line="360" w:lineRule="auto"/>
        <w:rPr>
          <w:rFonts w:ascii="Times New Roman" w:hAnsi="Times New Roman" w:cs="Times New Roman"/>
          <w:sz w:val="24"/>
          <w:szCs w:val="24"/>
          <w:lang w:val="id-ID"/>
        </w:rPr>
      </w:pPr>
    </w:p>
    <w:p w14:paraId="1ACC7C10" w14:textId="77777777" w:rsidR="00E2718C" w:rsidRDefault="00E2718C" w:rsidP="00AC4A9C">
      <w:pPr>
        <w:spacing w:after="0" w:line="360" w:lineRule="auto"/>
        <w:rPr>
          <w:rFonts w:ascii="Times New Roman" w:hAnsi="Times New Roman" w:cs="Times New Roman"/>
          <w:sz w:val="24"/>
          <w:szCs w:val="24"/>
          <w:lang w:val="id-ID"/>
        </w:rPr>
      </w:pPr>
    </w:p>
    <w:p w14:paraId="31C02584" w14:textId="77777777" w:rsidR="00E2718C" w:rsidRDefault="00E2718C" w:rsidP="00AC4A9C">
      <w:pPr>
        <w:spacing w:after="0" w:line="360" w:lineRule="auto"/>
        <w:rPr>
          <w:rFonts w:ascii="Times New Roman" w:hAnsi="Times New Roman" w:cs="Times New Roman"/>
          <w:sz w:val="24"/>
          <w:szCs w:val="24"/>
          <w:lang w:val="id-ID"/>
        </w:rPr>
      </w:pPr>
    </w:p>
    <w:p w14:paraId="336BF92B" w14:textId="77777777" w:rsidR="00E2718C" w:rsidRDefault="00E2718C" w:rsidP="00AC4A9C">
      <w:pPr>
        <w:spacing w:after="0" w:line="360" w:lineRule="auto"/>
        <w:rPr>
          <w:rFonts w:ascii="Times New Roman" w:hAnsi="Times New Roman" w:cs="Times New Roman"/>
          <w:sz w:val="24"/>
          <w:szCs w:val="24"/>
          <w:lang w:val="id-ID"/>
        </w:rPr>
      </w:pPr>
    </w:p>
    <w:p w14:paraId="5042B3A6" w14:textId="77777777" w:rsidR="009D45D8" w:rsidRDefault="009D45D8" w:rsidP="00AC4A9C">
      <w:pPr>
        <w:spacing w:after="0" w:line="360" w:lineRule="auto"/>
        <w:rPr>
          <w:rFonts w:ascii="Times New Roman" w:hAnsi="Times New Roman" w:cs="Times New Roman"/>
          <w:sz w:val="24"/>
          <w:szCs w:val="24"/>
          <w:lang w:val="id-ID"/>
        </w:rPr>
      </w:pPr>
    </w:p>
    <w:p w14:paraId="29F2B6A8" w14:textId="77777777" w:rsidR="00E2718C" w:rsidRDefault="004A4BA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1824" behindDoc="0" locked="0" layoutInCell="1" allowOverlap="1" wp14:anchorId="152FDDD0" wp14:editId="685D3200">
                <wp:simplePos x="0" y="0"/>
                <wp:positionH relativeFrom="column">
                  <wp:posOffset>620395</wp:posOffset>
                </wp:positionH>
                <wp:positionV relativeFrom="paragraph">
                  <wp:posOffset>265257</wp:posOffset>
                </wp:positionV>
                <wp:extent cx="581891" cy="261257"/>
                <wp:effectExtent l="0" t="0" r="0" b="0"/>
                <wp:wrapNone/>
                <wp:docPr id="121" name="Rectangle 121"/>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EB4AA0"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FDDD0" id="Rectangle 121" o:spid="_x0000_s1075" style="position:absolute;margin-left:48.85pt;margin-top:20.9pt;width:45.8pt;height:20.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" filled="f" stroked="f" strokeweight="1pt">
                <v:textbox>
                  <w:txbxContent>
                    <w:p w14:paraId="4AEB4AA0"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p>
    <w:p w14:paraId="5F560C38" w14:textId="77777777" w:rsidR="00E2718C" w:rsidRDefault="0037131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2848" behindDoc="0" locked="0" layoutInCell="1" allowOverlap="1" wp14:anchorId="5A54281A" wp14:editId="6993622E">
                <wp:simplePos x="0" y="0"/>
                <wp:positionH relativeFrom="column">
                  <wp:posOffset>3063240</wp:posOffset>
                </wp:positionH>
                <wp:positionV relativeFrom="paragraph">
                  <wp:posOffset>39370</wp:posOffset>
                </wp:positionV>
                <wp:extent cx="581891" cy="261257"/>
                <wp:effectExtent l="0" t="0" r="0" b="0"/>
                <wp:wrapNone/>
                <wp:docPr id="122" name="Rectangle 122"/>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8867CA"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4281A" id="Rectangle 122" o:spid="_x0000_s1076" style="position:absolute;margin-left:241.2pt;margin-top:3.1pt;width:45.8pt;height:20.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" filled="f" stroked="f" strokeweight="1pt">
                <v:textbox>
                  <w:txbxContent>
                    <w:p w14:paraId="2E8867CA"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p>
    <w:p w14:paraId="031F9B3C" w14:textId="77777777" w:rsidR="00AC4A9C" w:rsidRPr="007041A8" w:rsidRDefault="00291177" w:rsidP="00291177">
      <w:pPr>
        <w:spacing w:after="0" w:line="360" w:lineRule="auto"/>
        <w:rPr>
          <w:rFonts w:ascii="Times New Roman" w:hAnsi="Times New Roman" w:cs="Times New Roman"/>
          <w:i/>
          <w:sz w:val="24"/>
          <w:szCs w:val="24"/>
          <w:lang w:val="id-ID"/>
        </w:rPr>
      </w:pPr>
      <w:r>
        <w:rPr>
          <w:rFonts w:ascii="Times New Roman" w:hAnsi="Times New Roman" w:cs="Times New Roman"/>
          <w:b/>
          <w:sz w:val="24"/>
          <w:szCs w:val="24"/>
          <w:lang w:val="en-US"/>
        </w:rPr>
        <w:t>G</w:t>
      </w:r>
      <w:r w:rsidR="00AC4A9C" w:rsidRPr="0086259F">
        <w:rPr>
          <w:rFonts w:ascii="Times New Roman" w:hAnsi="Times New Roman" w:cs="Times New Roman"/>
          <w:b/>
          <w:sz w:val="24"/>
          <w:szCs w:val="24"/>
          <w:lang w:val="id-ID"/>
        </w:rPr>
        <w:t xml:space="preserve">ambar 3. </w:t>
      </w:r>
      <w:r w:rsidR="00AC4A9C" w:rsidRPr="0086259F">
        <w:rPr>
          <w:rFonts w:ascii="Times New Roman" w:hAnsi="Times New Roman" w:cs="Times New Roman"/>
          <w:sz w:val="24"/>
          <w:szCs w:val="24"/>
          <w:lang w:val="id-ID"/>
        </w:rPr>
        <w:t>Flowchart Perancangan Sistem</w:t>
      </w:r>
      <w:r w:rsidR="00AC4A9C">
        <w:rPr>
          <w:rFonts w:ascii="Times New Roman" w:hAnsi="Times New Roman" w:cs="Times New Roman"/>
          <w:sz w:val="24"/>
          <w:szCs w:val="24"/>
          <w:lang w:val="id-ID"/>
        </w:rPr>
        <w:t xml:space="preserve">: (a) Proses </w:t>
      </w:r>
      <w:r w:rsidR="00AC4A9C">
        <w:rPr>
          <w:rFonts w:ascii="Times New Roman" w:hAnsi="Times New Roman" w:cs="Times New Roman"/>
          <w:i/>
          <w:sz w:val="24"/>
          <w:szCs w:val="24"/>
          <w:lang w:val="id-ID"/>
        </w:rPr>
        <w:t xml:space="preserve">Training. </w:t>
      </w:r>
      <w:r w:rsidR="00AC4A9C">
        <w:rPr>
          <w:rFonts w:ascii="Times New Roman" w:hAnsi="Times New Roman" w:cs="Times New Roman"/>
          <w:sz w:val="24"/>
          <w:szCs w:val="24"/>
          <w:lang w:val="id-ID"/>
        </w:rPr>
        <w:t xml:space="preserve">(b) Proses </w:t>
      </w:r>
      <w:r w:rsidR="00AC4A9C">
        <w:rPr>
          <w:rFonts w:ascii="Times New Roman" w:hAnsi="Times New Roman" w:cs="Times New Roman"/>
          <w:i/>
          <w:sz w:val="24"/>
          <w:szCs w:val="24"/>
          <w:lang w:val="id-ID"/>
        </w:rPr>
        <w:t>Testing</w:t>
      </w:r>
    </w:p>
    <w:p w14:paraId="6E930CEF"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dan analisis</w:t>
      </w:r>
    </w:p>
    <w:p w14:paraId="1A641940" w14:textId="6198B3DC" w:rsidR="00AC4A9C" w:rsidRPr="0086259F"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Pada tahap ini, sistem yang sudah dirancang selanjutnya diuji untuk melihat apak</w:t>
      </w:r>
      <w:r w:rsidR="00E2718C">
        <w:rPr>
          <w:rFonts w:ascii="Times New Roman" w:hAnsi="Times New Roman" w:cs="Times New Roman"/>
          <w:sz w:val="24"/>
          <w:szCs w:val="24"/>
          <w:lang w:val="id-ID"/>
        </w:rPr>
        <w:t xml:space="preserve">ah sistem sudah </w:t>
      </w:r>
      <w:r w:rsidR="005B7C26">
        <w:rPr>
          <w:rFonts w:ascii="Times New Roman" w:hAnsi="Times New Roman" w:cs="Times New Roman"/>
          <w:sz w:val="24"/>
          <w:szCs w:val="24"/>
          <w:lang w:val="id-ID"/>
        </w:rPr>
        <w:t>dapat mendeteksi objek botol plastik</w:t>
      </w:r>
      <w:r>
        <w:rPr>
          <w:rFonts w:ascii="Times New Roman" w:hAnsi="Times New Roman" w:cs="Times New Roman"/>
          <w:sz w:val="24"/>
          <w:szCs w:val="24"/>
          <w:lang w:val="id-ID"/>
        </w:rPr>
        <w:t xml:space="preserve"> dengan </w:t>
      </w:r>
      <w:r w:rsidR="00E2718C">
        <w:rPr>
          <w:rFonts w:ascii="Times New Roman" w:hAnsi="Times New Roman" w:cs="Times New Roman"/>
          <w:sz w:val="24"/>
          <w:szCs w:val="24"/>
          <w:lang w:val="en-US"/>
        </w:rPr>
        <w:t>dengan baik dan benar</w:t>
      </w:r>
      <w:r>
        <w:rPr>
          <w:rFonts w:ascii="Times New Roman" w:hAnsi="Times New Roman" w:cs="Times New Roman"/>
          <w:sz w:val="24"/>
          <w:szCs w:val="24"/>
          <w:lang w:val="id-ID"/>
        </w:rPr>
        <w:t>. Analisis dilakukan dengan cara menguji sistem yang telah dibuat untuk melihat keakuratan sistem. Hasil uji coba akan dianalisis untuk mengetahui permasalahan-permasalahan yang ada pada sistem.</w:t>
      </w:r>
    </w:p>
    <w:p w14:paraId="0D29705D"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uatan laporan</w:t>
      </w:r>
    </w:p>
    <w:p w14:paraId="09C85789" w14:textId="77777777" w:rsidR="00AC4A9C" w:rsidRPr="00A25C78"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Tahapan akhir yang dilakukan adalah </w:t>
      </w:r>
      <w:r>
        <w:rPr>
          <w:rFonts w:ascii="Times New Roman" w:hAnsi="Times New Roman" w:cs="Times New Roman"/>
          <w:sz w:val="24"/>
          <w:szCs w:val="24"/>
          <w:lang w:val="id-ID"/>
        </w:rPr>
        <w:t xml:space="preserve">melakukan penarikan kesimpulan </w:t>
      </w:r>
      <w:r w:rsidRPr="0086259F">
        <w:rPr>
          <w:rFonts w:ascii="Times New Roman" w:hAnsi="Times New Roman" w:cs="Times New Roman"/>
          <w:sz w:val="24"/>
          <w:szCs w:val="24"/>
          <w:lang w:val="id-ID"/>
        </w:rPr>
        <w:t>berdasarka</w:t>
      </w:r>
      <w:r>
        <w:rPr>
          <w:rFonts w:ascii="Times New Roman" w:hAnsi="Times New Roman" w:cs="Times New Roman"/>
          <w:sz w:val="24"/>
          <w:szCs w:val="24"/>
          <w:lang w:val="id-ID"/>
        </w:rPr>
        <w:t>n analisis yang telah dilakukan.</w:t>
      </w:r>
    </w:p>
    <w:p w14:paraId="65D2DBA3" w14:textId="77777777" w:rsidR="00AC4A9C" w:rsidRDefault="00AC4A9C" w:rsidP="00AC4A9C">
      <w:pPr>
        <w:pStyle w:val="ListParagraph"/>
        <w:spacing w:after="0" w:line="360" w:lineRule="auto"/>
        <w:ind w:left="1800" w:firstLine="360"/>
        <w:rPr>
          <w:rFonts w:ascii="Times New Roman" w:hAnsi="Times New Roman" w:cs="Times New Roman"/>
          <w:sz w:val="24"/>
          <w:szCs w:val="24"/>
          <w:lang w:val="id-ID"/>
        </w:rPr>
      </w:pPr>
    </w:p>
    <w:p w14:paraId="6540F73F"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85A0F78"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210316F"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424523B3"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71776298"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C0E4686"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1AB44C56"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11E147ED"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A9109EC"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79364666"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3237A294"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1B64D46B"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635DFBF"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5BD551D1"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21B097F1"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0EC1CA4D"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3B7AA5F8"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6B3DE532"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408EA1A8" w14:textId="77777777"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14:paraId="3ADC727D" w14:textId="77777777"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14:paraId="3620F1B0" w14:textId="77777777" w:rsidR="00AC4A9C" w:rsidRPr="0086259F" w:rsidRDefault="0064615E" w:rsidP="00AC4A9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US"/>
        </w:rPr>
        <w:lastRenderedPageBreak/>
        <w:t>D</w:t>
      </w:r>
      <w:r w:rsidR="00AC4A9C" w:rsidRPr="0086259F">
        <w:rPr>
          <w:rFonts w:ascii="Times New Roman" w:hAnsi="Times New Roman" w:cs="Times New Roman"/>
          <w:b/>
          <w:sz w:val="24"/>
          <w:szCs w:val="24"/>
          <w:lang w:val="id-ID"/>
        </w:rPr>
        <w:t>AFTAR PUSTAKA</w:t>
      </w:r>
    </w:p>
    <w:p w14:paraId="1632AF28" w14:textId="0B1474DA" w:rsidR="009C6956" w:rsidRDefault="00437028" w:rsidP="00437028">
      <w:pPr>
        <w:jc w:val="both"/>
        <w:rPr>
          <w:rFonts w:ascii="Times New Roman" w:hAnsi="Times New Roman" w:cs="Times New Roman"/>
          <w:sz w:val="24"/>
          <w:szCs w:val="24"/>
        </w:rPr>
      </w:pPr>
      <w:r w:rsidRPr="00437028">
        <w:rPr>
          <w:rFonts w:ascii="Times New Roman" w:hAnsi="Times New Roman" w:cs="Times New Roman"/>
          <w:sz w:val="24"/>
          <w:szCs w:val="24"/>
        </w:rPr>
        <w:t xml:space="preserve"> </w:t>
      </w:r>
      <w:r>
        <w:rPr>
          <w:rFonts w:ascii="Times New Roman" w:hAnsi="Times New Roman" w:cs="Times New Roman"/>
          <w:sz w:val="24"/>
          <w:szCs w:val="24"/>
        </w:rPr>
        <w:t>[1</w:t>
      </w:r>
      <w:r w:rsidRPr="00437028">
        <w:rPr>
          <w:rFonts w:ascii="Times New Roman" w:hAnsi="Times New Roman" w:cs="Times New Roman"/>
          <w:sz w:val="24"/>
          <w:szCs w:val="24"/>
        </w:rPr>
        <w:t xml:space="preserve">] </w:t>
      </w:r>
      <w:r>
        <w:rPr>
          <w:rFonts w:ascii="Times New Roman" w:hAnsi="Times New Roman" w:cs="Times New Roman"/>
          <w:sz w:val="24"/>
          <w:szCs w:val="24"/>
        </w:rPr>
        <w:t xml:space="preserve">Gita Laras Widyaningrum, “Perilaku Manusia dan Dampak Sampah Plastik yang Menewaskan Hewan Laut,” nationalgeographic.grid.id. [Online]. Available: </w:t>
      </w:r>
      <w:r w:rsidRPr="00437028">
        <w:rPr>
          <w:rFonts w:ascii="Times New Roman" w:hAnsi="Times New Roman" w:cs="Times New Roman"/>
          <w:sz w:val="24"/>
          <w:szCs w:val="24"/>
        </w:rPr>
        <w:t>https://nationalgeographic.grid.id/read/131244353/perilaku-manusia-dan-dampak-sampah-plastik-yang-menewaskan-hewan-laut?page=all</w:t>
      </w:r>
      <w:r w:rsidR="00A74427">
        <w:rPr>
          <w:rFonts w:ascii="Times New Roman" w:hAnsi="Times New Roman" w:cs="Times New Roman"/>
          <w:sz w:val="24"/>
          <w:szCs w:val="24"/>
        </w:rPr>
        <w:t>.[Accessed:20-Agu</w:t>
      </w:r>
      <w:r w:rsidR="00E80E83">
        <w:rPr>
          <w:rFonts w:ascii="Times New Roman" w:hAnsi="Times New Roman" w:cs="Times New Roman"/>
          <w:sz w:val="24"/>
          <w:szCs w:val="24"/>
        </w:rPr>
        <w:t>-</w:t>
      </w:r>
      <w:r>
        <w:rPr>
          <w:rFonts w:ascii="Times New Roman" w:hAnsi="Times New Roman" w:cs="Times New Roman"/>
          <w:sz w:val="24"/>
          <w:szCs w:val="24"/>
        </w:rPr>
        <w:t xml:space="preserve">2019]. </w:t>
      </w:r>
    </w:p>
    <w:p w14:paraId="005C14A9" w14:textId="70032F67" w:rsidR="00437028" w:rsidRDefault="00437028" w:rsidP="00437028">
      <w:pPr>
        <w:jc w:val="both"/>
        <w:rPr>
          <w:rFonts w:ascii="Times New Roman" w:hAnsi="Times New Roman" w:cs="Times New Roman"/>
          <w:sz w:val="24"/>
          <w:szCs w:val="24"/>
        </w:rPr>
      </w:pPr>
      <w:r w:rsidRPr="00437028">
        <w:rPr>
          <w:rFonts w:ascii="Times New Roman" w:hAnsi="Times New Roman" w:cs="Times New Roman"/>
          <w:sz w:val="24"/>
          <w:szCs w:val="24"/>
        </w:rPr>
        <w:t xml:space="preserve">[2] </w:t>
      </w:r>
      <w:r>
        <w:rPr>
          <w:rFonts w:ascii="Times New Roman" w:hAnsi="Times New Roman" w:cs="Times New Roman"/>
          <w:sz w:val="24"/>
          <w:szCs w:val="24"/>
        </w:rPr>
        <w:t>Aisha Safira, “Ini Bahaya Sampah Plastik di Laut,” bobo.grid.id. [Online]. Available:</w:t>
      </w:r>
      <w:r w:rsidRPr="00437028">
        <w:rPr>
          <w:rFonts w:ascii="Times New Roman" w:hAnsi="Times New Roman" w:cs="Times New Roman"/>
          <w:sz w:val="24"/>
          <w:szCs w:val="24"/>
        </w:rPr>
        <w:t>https://bobo.grid.id/read/08675417/ini-bahaya-sampah-plastik-di-laut?page=all.</w:t>
      </w:r>
      <w:r w:rsidR="00E80E83">
        <w:rPr>
          <w:rFonts w:ascii="Times New Roman" w:hAnsi="Times New Roman" w:cs="Times New Roman"/>
          <w:sz w:val="24"/>
          <w:szCs w:val="24"/>
        </w:rPr>
        <w:t xml:space="preserve"> [Accessed:21-Agu-2019].</w:t>
      </w:r>
    </w:p>
    <w:p w14:paraId="4230CC68" w14:textId="62972CCD" w:rsidR="00E80E83" w:rsidRDefault="00E80E83" w:rsidP="00E80E83">
      <w:pPr>
        <w:jc w:val="both"/>
        <w:rPr>
          <w:rFonts w:ascii="Times New Roman" w:hAnsi="Times New Roman" w:cs="Times New Roman"/>
          <w:sz w:val="24"/>
          <w:szCs w:val="24"/>
        </w:rPr>
      </w:pPr>
      <w:r>
        <w:rPr>
          <w:rFonts w:ascii="Times New Roman" w:hAnsi="Times New Roman" w:cs="Times New Roman"/>
          <w:sz w:val="24"/>
          <w:szCs w:val="24"/>
        </w:rPr>
        <w:t>[3</w:t>
      </w:r>
      <w:r w:rsidRPr="00437028">
        <w:rPr>
          <w:rFonts w:ascii="Times New Roman" w:hAnsi="Times New Roman" w:cs="Times New Roman"/>
          <w:sz w:val="24"/>
          <w:szCs w:val="24"/>
        </w:rPr>
        <w:t xml:space="preserve">] </w:t>
      </w:r>
      <w:r>
        <w:rPr>
          <w:rFonts w:ascii="Times New Roman" w:hAnsi="Times New Roman" w:cs="Times New Roman"/>
          <w:sz w:val="24"/>
          <w:szCs w:val="24"/>
        </w:rPr>
        <w:t xml:space="preserve">Greeneration, “Sampah Plastik di Lautan,” Greenation.org. [Online]. Available: </w:t>
      </w:r>
      <w:r w:rsidRPr="00E80E83">
        <w:rPr>
          <w:rFonts w:ascii="Times New Roman" w:hAnsi="Times New Roman" w:cs="Times New Roman"/>
          <w:sz w:val="24"/>
          <w:szCs w:val="24"/>
        </w:rPr>
        <w:t>https://www.greeneration.org/sampah-plastik-di-lautan/</w:t>
      </w:r>
      <w:r>
        <w:rPr>
          <w:rFonts w:ascii="Times New Roman" w:hAnsi="Times New Roman" w:cs="Times New Roman"/>
          <w:sz w:val="24"/>
          <w:szCs w:val="24"/>
        </w:rPr>
        <w:t>. [Accessed:21-Agu-2019].</w:t>
      </w:r>
    </w:p>
    <w:p w14:paraId="1B9B47B3" w14:textId="31E95866" w:rsidR="00323C7F" w:rsidRDefault="00323C7F" w:rsidP="00E80E83">
      <w:pPr>
        <w:jc w:val="both"/>
        <w:rPr>
          <w:rFonts w:ascii="Times New Roman" w:hAnsi="Times New Roman" w:cs="Times New Roman"/>
          <w:sz w:val="24"/>
          <w:szCs w:val="24"/>
        </w:rPr>
      </w:pPr>
      <w:r w:rsidRPr="00323C7F">
        <w:rPr>
          <w:rFonts w:ascii="Times New Roman" w:hAnsi="Times New Roman" w:cs="Times New Roman"/>
          <w:sz w:val="24"/>
          <w:szCs w:val="24"/>
        </w:rPr>
        <w:t>[4]</w:t>
      </w:r>
      <w:r w:rsidR="0071296D">
        <w:rPr>
          <w:rFonts w:ascii="Times New Roman" w:hAnsi="Times New Roman" w:cs="Times New Roman"/>
          <w:sz w:val="24"/>
          <w:szCs w:val="24"/>
        </w:rPr>
        <w:t xml:space="preserve"> </w:t>
      </w:r>
      <w:r w:rsidR="00212BB0">
        <w:rPr>
          <w:rFonts w:ascii="Times New Roman" w:hAnsi="Times New Roman" w:cs="Times New Roman"/>
          <w:sz w:val="24"/>
          <w:szCs w:val="24"/>
        </w:rPr>
        <w:t>Lu, Huimin</w:t>
      </w:r>
      <w:r w:rsidR="0081670C" w:rsidRPr="00D15D62">
        <w:rPr>
          <w:rFonts w:ascii="Times New Roman" w:hAnsi="Times New Roman" w:cs="Times New Roman"/>
          <w:sz w:val="24"/>
          <w:szCs w:val="24"/>
        </w:rPr>
        <w:t xml:space="preserve">, </w:t>
      </w:r>
      <w:r w:rsidR="00212BB0">
        <w:rPr>
          <w:rFonts w:ascii="Times New Roman" w:hAnsi="Times New Roman" w:cs="Times New Roman"/>
          <w:sz w:val="24"/>
          <w:szCs w:val="24"/>
        </w:rPr>
        <w:t>Li, Yujie</w:t>
      </w:r>
      <w:r w:rsidR="00F01C01">
        <w:rPr>
          <w:rFonts w:ascii="Times New Roman" w:hAnsi="Times New Roman" w:cs="Times New Roman"/>
          <w:sz w:val="24"/>
          <w:szCs w:val="24"/>
        </w:rPr>
        <w:t>,</w:t>
      </w:r>
      <w:r w:rsidR="00212BB0">
        <w:rPr>
          <w:rFonts w:ascii="Times New Roman" w:hAnsi="Times New Roman" w:cs="Times New Roman"/>
          <w:sz w:val="24"/>
          <w:szCs w:val="24"/>
        </w:rPr>
        <w:t xml:space="preserve"> Li, Jianru</w:t>
      </w:r>
      <w:r w:rsidR="00F01C01">
        <w:rPr>
          <w:rFonts w:ascii="Times New Roman" w:hAnsi="Times New Roman" w:cs="Times New Roman"/>
          <w:sz w:val="24"/>
          <w:szCs w:val="24"/>
        </w:rPr>
        <w:t xml:space="preserve"> “</w:t>
      </w:r>
      <w:r w:rsidR="00F01C01" w:rsidRPr="00F01C01">
        <w:rPr>
          <w:rFonts w:ascii="Times New Roman" w:hAnsi="Times New Roman" w:cs="Times New Roman"/>
          <w:bCs/>
          <w:sz w:val="24"/>
          <w:szCs w:val="24"/>
        </w:rPr>
        <w:t>Underwater Image De-scattering and Classification by Deep Neural Network</w:t>
      </w:r>
      <w:r w:rsidR="00F01C01">
        <w:rPr>
          <w:rFonts w:ascii="Times New Roman" w:hAnsi="Times New Roman" w:cs="Times New Roman"/>
          <w:bCs/>
          <w:sz w:val="24"/>
          <w:szCs w:val="24"/>
        </w:rPr>
        <w:t>”</w:t>
      </w:r>
      <w:r w:rsidR="0071296D">
        <w:rPr>
          <w:rFonts w:ascii="Times New Roman" w:hAnsi="Times New Roman" w:cs="Times New Roman"/>
          <w:sz w:val="24"/>
          <w:szCs w:val="24"/>
        </w:rPr>
        <w:t>. 2016.</w:t>
      </w:r>
    </w:p>
    <w:p w14:paraId="3BB1DC1B" w14:textId="6D13777A" w:rsidR="0071296D" w:rsidRDefault="0071296D" w:rsidP="00E80E83">
      <w:pPr>
        <w:jc w:val="both"/>
        <w:rPr>
          <w:rFonts w:ascii="Times New Roman" w:hAnsi="Times New Roman" w:cs="Times New Roman"/>
          <w:sz w:val="24"/>
        </w:rPr>
      </w:pPr>
      <w:r>
        <w:rPr>
          <w:rFonts w:ascii="Times New Roman" w:hAnsi="Times New Roman" w:cs="Times New Roman"/>
          <w:sz w:val="24"/>
          <w:szCs w:val="24"/>
        </w:rPr>
        <w:t xml:space="preserve">[5] </w:t>
      </w:r>
      <w:r w:rsidR="00215288">
        <w:rPr>
          <w:rFonts w:ascii="Times New Roman" w:hAnsi="Times New Roman" w:cs="Times New Roman"/>
          <w:sz w:val="24"/>
        </w:rPr>
        <w:t>Sun Xin, Shi Junyu</w:t>
      </w:r>
      <w:r w:rsidR="00215288" w:rsidRPr="009D45D8">
        <w:rPr>
          <w:rFonts w:ascii="Times New Roman" w:hAnsi="Times New Roman" w:cs="Times New Roman"/>
          <w:sz w:val="24"/>
        </w:rPr>
        <w:t>,</w:t>
      </w:r>
      <w:r w:rsidR="00215288">
        <w:rPr>
          <w:rFonts w:ascii="Times New Roman" w:hAnsi="Times New Roman" w:cs="Times New Roman"/>
          <w:sz w:val="24"/>
        </w:rPr>
        <w:t xml:space="preserve"> Liu Lipeng</w:t>
      </w:r>
      <w:r w:rsidR="00215288">
        <w:rPr>
          <w:rFonts w:ascii="Times New Roman" w:hAnsi="Times New Roman" w:cs="Times New Roman"/>
          <w:sz w:val="24"/>
        </w:rPr>
        <w:t xml:space="preserve">, </w:t>
      </w:r>
      <w:r w:rsidR="00BB22B1">
        <w:rPr>
          <w:rFonts w:ascii="Times New Roman" w:hAnsi="Times New Roman" w:cs="Times New Roman"/>
          <w:sz w:val="24"/>
        </w:rPr>
        <w:t>“</w:t>
      </w:r>
      <w:r w:rsidR="00BB22B1" w:rsidRPr="00BB22B1">
        <w:rPr>
          <w:rFonts w:ascii="Times New Roman" w:hAnsi="Times New Roman" w:cs="Times New Roman"/>
          <w:bCs/>
          <w:sz w:val="24"/>
          <w:szCs w:val="24"/>
          <w:lang w:val="en-US"/>
        </w:rPr>
        <w:t>Transferring deep knowledge for object recognition in Low-quality underwater videos</w:t>
      </w:r>
      <w:r w:rsidR="00BB22B1">
        <w:rPr>
          <w:rFonts w:ascii="Times New Roman" w:hAnsi="Times New Roman" w:cs="Times New Roman"/>
          <w:sz w:val="24"/>
        </w:rPr>
        <w:t>”</w:t>
      </w:r>
      <w:r w:rsidR="004E452D">
        <w:rPr>
          <w:rFonts w:ascii="Times New Roman" w:hAnsi="Times New Roman" w:cs="Times New Roman"/>
          <w:sz w:val="24"/>
        </w:rPr>
        <w:t>. 2018.</w:t>
      </w:r>
    </w:p>
    <w:p w14:paraId="6FA6CD00" w14:textId="66C0C68C" w:rsidR="004E452D" w:rsidRDefault="004E452D" w:rsidP="00E80E83">
      <w:pPr>
        <w:jc w:val="both"/>
        <w:rPr>
          <w:rFonts w:ascii="Times New Roman" w:hAnsi="Times New Roman" w:cs="Times New Roman"/>
          <w:bCs/>
          <w:sz w:val="24"/>
          <w:szCs w:val="24"/>
          <w:lang w:val="en-US"/>
        </w:rPr>
      </w:pPr>
      <w:r>
        <w:rPr>
          <w:rFonts w:ascii="Times New Roman" w:hAnsi="Times New Roman" w:cs="Times New Roman"/>
          <w:sz w:val="24"/>
        </w:rPr>
        <w:t xml:space="preserve">[6] </w:t>
      </w:r>
      <w:r>
        <w:rPr>
          <w:rFonts w:ascii="Times New Roman" w:hAnsi="Times New Roman" w:cs="Times New Roman"/>
          <w:sz w:val="24"/>
        </w:rPr>
        <w:t>Xiaoyu Liang, Liangyan Dong, Youyu Wu</w:t>
      </w:r>
      <w:r>
        <w:rPr>
          <w:rFonts w:ascii="Times New Roman" w:hAnsi="Times New Roman" w:cs="Times New Roman"/>
          <w:sz w:val="24"/>
        </w:rPr>
        <w:t>, “</w:t>
      </w:r>
      <w:r w:rsidRPr="004E452D">
        <w:rPr>
          <w:rFonts w:ascii="Times New Roman" w:hAnsi="Times New Roman" w:cs="Times New Roman"/>
          <w:bCs/>
          <w:sz w:val="24"/>
          <w:szCs w:val="24"/>
          <w:lang w:val="en-US"/>
        </w:rPr>
        <w:t>Research on Surface Defect Detection Algorithm of Tube-Type Bottle Based on Machine Vision</w:t>
      </w:r>
      <w:r>
        <w:rPr>
          <w:rFonts w:ascii="Times New Roman" w:hAnsi="Times New Roman" w:cs="Times New Roman"/>
          <w:bCs/>
          <w:sz w:val="24"/>
          <w:szCs w:val="24"/>
          <w:lang w:val="en-US"/>
        </w:rPr>
        <w:t>”. 2017.</w:t>
      </w:r>
    </w:p>
    <w:p w14:paraId="4C189960" w14:textId="0A94D13D" w:rsidR="004E452D" w:rsidRDefault="004E452D" w:rsidP="00E80E83">
      <w:pPr>
        <w:jc w:val="both"/>
        <w:rPr>
          <w:rFonts w:ascii="Times New Roman" w:hAnsi="Times New Roman" w:cs="Times New Roman"/>
          <w:sz w:val="24"/>
        </w:rPr>
      </w:pPr>
      <w:r>
        <w:rPr>
          <w:rFonts w:ascii="Times New Roman" w:hAnsi="Times New Roman" w:cs="Times New Roman"/>
          <w:bCs/>
          <w:sz w:val="24"/>
          <w:szCs w:val="24"/>
          <w:lang w:val="en-US"/>
        </w:rPr>
        <w:t xml:space="preserve">[7] </w:t>
      </w:r>
      <w:r w:rsidRPr="009D45D8">
        <w:rPr>
          <w:rFonts w:ascii="Times New Roman" w:hAnsi="Times New Roman" w:cs="Times New Roman"/>
          <w:sz w:val="24"/>
        </w:rPr>
        <w:t>L.P.De Lima, F. C. Boogaard, R.E. De Graaf,</w:t>
      </w:r>
      <w:r>
        <w:rPr>
          <w:rFonts w:ascii="Times New Roman" w:hAnsi="Times New Roman" w:cs="Times New Roman"/>
          <w:sz w:val="24"/>
        </w:rPr>
        <w:t xml:space="preserve"> “</w:t>
      </w:r>
      <w:r w:rsidRPr="004E452D">
        <w:rPr>
          <w:rFonts w:ascii="Times New Roman" w:hAnsi="Times New Roman" w:cs="Times New Roman"/>
          <w:bCs/>
          <w:sz w:val="24"/>
          <w:szCs w:val="24"/>
          <w:lang w:val="en-US"/>
        </w:rPr>
        <w:t>Monitoring The Impacts Of Floating Structures On The Water Quality And Ecology Using An Underwater Drone</w:t>
      </w:r>
      <w:r>
        <w:rPr>
          <w:rFonts w:ascii="Times New Roman" w:hAnsi="Times New Roman" w:cs="Times New Roman"/>
          <w:sz w:val="24"/>
        </w:rPr>
        <w:t>”. 2015.</w:t>
      </w:r>
    </w:p>
    <w:p w14:paraId="69C01FE7" w14:textId="64E2AC54" w:rsidR="004E452D" w:rsidRDefault="004E452D" w:rsidP="00E80E83">
      <w:pPr>
        <w:jc w:val="both"/>
        <w:rPr>
          <w:rFonts w:ascii="Times New Roman" w:hAnsi="Times New Roman" w:cs="Times New Roman"/>
          <w:sz w:val="24"/>
          <w:szCs w:val="24"/>
        </w:rPr>
      </w:pPr>
      <w:r>
        <w:rPr>
          <w:rFonts w:ascii="Times New Roman" w:hAnsi="Times New Roman" w:cs="Times New Roman"/>
          <w:sz w:val="24"/>
        </w:rPr>
        <w:t xml:space="preserve">[8] </w:t>
      </w:r>
      <w:r w:rsidRPr="009D45D8">
        <w:rPr>
          <w:rFonts w:ascii="Times New Roman" w:hAnsi="Times New Roman" w:cs="Times New Roman"/>
          <w:sz w:val="24"/>
        </w:rPr>
        <w:t>Hule</w:t>
      </w:r>
      <w:r>
        <w:rPr>
          <w:rFonts w:ascii="Times New Roman" w:hAnsi="Times New Roman" w:cs="Times New Roman"/>
          <w:sz w:val="24"/>
        </w:rPr>
        <w:t>, “</w:t>
      </w:r>
      <w:r w:rsidRPr="004E452D">
        <w:rPr>
          <w:rFonts w:ascii="Times New Roman" w:hAnsi="Times New Roman" w:cs="Times New Roman"/>
          <w:bCs/>
          <w:sz w:val="24"/>
          <w:szCs w:val="24"/>
          <w:lang w:val="en-US"/>
        </w:rPr>
        <w:t>Underwater Image Processing For Object Detection</w:t>
      </w:r>
      <w:r>
        <w:rPr>
          <w:rFonts w:ascii="Times New Roman" w:hAnsi="Times New Roman" w:cs="Times New Roman"/>
          <w:sz w:val="24"/>
        </w:rPr>
        <w:t>”.2016.</w:t>
      </w:r>
      <w:bookmarkStart w:id="0" w:name="_GoBack"/>
      <w:bookmarkEnd w:id="0"/>
    </w:p>
    <w:p w14:paraId="0CD8573B" w14:textId="77777777" w:rsidR="00E80E83" w:rsidRDefault="00E80E83" w:rsidP="00E80E83">
      <w:pPr>
        <w:jc w:val="both"/>
        <w:rPr>
          <w:rFonts w:ascii="Times New Roman" w:hAnsi="Times New Roman" w:cs="Times New Roman"/>
          <w:sz w:val="24"/>
          <w:szCs w:val="24"/>
        </w:rPr>
      </w:pPr>
    </w:p>
    <w:p w14:paraId="0DA3062E" w14:textId="77777777" w:rsidR="00E80E83" w:rsidRDefault="00E80E83" w:rsidP="00437028">
      <w:pPr>
        <w:jc w:val="both"/>
        <w:rPr>
          <w:rFonts w:ascii="Times New Roman" w:hAnsi="Times New Roman" w:cs="Times New Roman"/>
          <w:sz w:val="24"/>
          <w:szCs w:val="24"/>
        </w:rPr>
      </w:pPr>
    </w:p>
    <w:p w14:paraId="2AD39362" w14:textId="77777777" w:rsidR="00E80E83" w:rsidRPr="009C6956" w:rsidRDefault="00E80E83" w:rsidP="00437028">
      <w:pPr>
        <w:jc w:val="both"/>
        <w:rPr>
          <w:rFonts w:ascii="Times New Roman" w:hAnsi="Times New Roman" w:cs="Times New Roman"/>
          <w:sz w:val="24"/>
          <w:szCs w:val="24"/>
        </w:rPr>
      </w:pPr>
    </w:p>
    <w:sectPr w:rsidR="00E80E83" w:rsidRPr="009C6956" w:rsidSect="0046463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67CE18" w14:textId="77777777" w:rsidR="00A82C19" w:rsidRDefault="00A82C19" w:rsidP="00371316">
      <w:pPr>
        <w:spacing w:after="0" w:line="240" w:lineRule="auto"/>
      </w:pPr>
      <w:r>
        <w:separator/>
      </w:r>
    </w:p>
  </w:endnote>
  <w:endnote w:type="continuationSeparator" w:id="0">
    <w:p w14:paraId="7C9DB994" w14:textId="77777777" w:rsidR="00A82C19" w:rsidRDefault="00A82C19" w:rsidP="00371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AD6F6" w14:textId="77777777" w:rsidR="00A82C19" w:rsidRDefault="00A82C19" w:rsidP="00371316">
      <w:pPr>
        <w:spacing w:after="0" w:line="240" w:lineRule="auto"/>
      </w:pPr>
      <w:r>
        <w:separator/>
      </w:r>
    </w:p>
  </w:footnote>
  <w:footnote w:type="continuationSeparator" w:id="0">
    <w:p w14:paraId="3EBD4504" w14:textId="77777777" w:rsidR="00A82C19" w:rsidRDefault="00A82C19" w:rsidP="0037131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1D42CB4"/>
    <w:multiLevelType w:val="hybridMultilevel"/>
    <w:tmpl w:val="9D5441F2"/>
    <w:lvl w:ilvl="0" w:tplc="3BF69614">
      <w:start w:val="1"/>
      <w:numFmt w:val="lowerLetter"/>
      <w:lvlText w:val="%1."/>
      <w:lvlJc w:val="left"/>
      <w:pPr>
        <w:ind w:left="1276" w:hanging="360"/>
      </w:pPr>
      <w:rPr>
        <w:rFonts w:ascii="Times New Roman" w:eastAsiaTheme="minorEastAsia" w:hAnsi="Times New Roman" w:cs="Times New Roman"/>
      </w:rPr>
    </w:lvl>
    <w:lvl w:ilvl="1" w:tplc="08090019" w:tentative="1">
      <w:start w:val="1"/>
      <w:numFmt w:val="lowerLetter"/>
      <w:lvlText w:val="%2."/>
      <w:lvlJc w:val="left"/>
      <w:pPr>
        <w:ind w:left="1996" w:hanging="360"/>
      </w:pPr>
    </w:lvl>
    <w:lvl w:ilvl="2" w:tplc="0809001B" w:tentative="1">
      <w:start w:val="1"/>
      <w:numFmt w:val="lowerRoman"/>
      <w:lvlText w:val="%3."/>
      <w:lvlJc w:val="right"/>
      <w:pPr>
        <w:ind w:left="2716" w:hanging="180"/>
      </w:pPr>
    </w:lvl>
    <w:lvl w:ilvl="3" w:tplc="0809000F" w:tentative="1">
      <w:start w:val="1"/>
      <w:numFmt w:val="decimal"/>
      <w:lvlText w:val="%4."/>
      <w:lvlJc w:val="left"/>
      <w:pPr>
        <w:ind w:left="3436" w:hanging="360"/>
      </w:pPr>
    </w:lvl>
    <w:lvl w:ilvl="4" w:tplc="08090019" w:tentative="1">
      <w:start w:val="1"/>
      <w:numFmt w:val="lowerLetter"/>
      <w:lvlText w:val="%5."/>
      <w:lvlJc w:val="left"/>
      <w:pPr>
        <w:ind w:left="4156" w:hanging="360"/>
      </w:pPr>
    </w:lvl>
    <w:lvl w:ilvl="5" w:tplc="0809001B" w:tentative="1">
      <w:start w:val="1"/>
      <w:numFmt w:val="lowerRoman"/>
      <w:lvlText w:val="%6."/>
      <w:lvlJc w:val="right"/>
      <w:pPr>
        <w:ind w:left="4876" w:hanging="180"/>
      </w:pPr>
    </w:lvl>
    <w:lvl w:ilvl="6" w:tplc="0809000F" w:tentative="1">
      <w:start w:val="1"/>
      <w:numFmt w:val="decimal"/>
      <w:lvlText w:val="%7."/>
      <w:lvlJc w:val="left"/>
      <w:pPr>
        <w:ind w:left="5596" w:hanging="360"/>
      </w:pPr>
    </w:lvl>
    <w:lvl w:ilvl="7" w:tplc="08090019" w:tentative="1">
      <w:start w:val="1"/>
      <w:numFmt w:val="lowerLetter"/>
      <w:lvlText w:val="%8."/>
      <w:lvlJc w:val="left"/>
      <w:pPr>
        <w:ind w:left="6316" w:hanging="360"/>
      </w:pPr>
    </w:lvl>
    <w:lvl w:ilvl="8" w:tplc="0809001B" w:tentative="1">
      <w:start w:val="1"/>
      <w:numFmt w:val="lowerRoman"/>
      <w:lvlText w:val="%9."/>
      <w:lvlJc w:val="right"/>
      <w:pPr>
        <w:ind w:left="7036" w:hanging="180"/>
      </w:pPr>
    </w:lvl>
  </w:abstractNum>
  <w:abstractNum w:abstractNumId="3">
    <w:nsid w:val="15977CC3"/>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940A04"/>
    <w:multiLevelType w:val="hybridMultilevel"/>
    <w:tmpl w:val="2528D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E97778"/>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3B03D4D"/>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AC908AA"/>
    <w:multiLevelType w:val="hybridMultilevel"/>
    <w:tmpl w:val="62C6DDEC"/>
    <w:lvl w:ilvl="0" w:tplc="68D059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F281E9F"/>
    <w:multiLevelType w:val="hybridMultilevel"/>
    <w:tmpl w:val="EAC40C1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nsid w:val="79406280"/>
    <w:multiLevelType w:val="hybridMultilevel"/>
    <w:tmpl w:val="2ED0437A"/>
    <w:lvl w:ilvl="0" w:tplc="690C7C52">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1"/>
  </w:num>
  <w:num w:numId="5">
    <w:abstractNumId w:val="8"/>
  </w:num>
  <w:num w:numId="6">
    <w:abstractNumId w:val="10"/>
  </w:num>
  <w:num w:numId="7">
    <w:abstractNumId w:val="3"/>
  </w:num>
  <w:num w:numId="8">
    <w:abstractNumId w:val="9"/>
  </w:num>
  <w:num w:numId="9">
    <w:abstractNumId w:val="5"/>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3F8"/>
    <w:rsid w:val="00013A27"/>
    <w:rsid w:val="00075BEA"/>
    <w:rsid w:val="000C39A2"/>
    <w:rsid w:val="001028EA"/>
    <w:rsid w:val="00111634"/>
    <w:rsid w:val="00151895"/>
    <w:rsid w:val="001A7600"/>
    <w:rsid w:val="001D3B42"/>
    <w:rsid w:val="001D6026"/>
    <w:rsid w:val="002000A1"/>
    <w:rsid w:val="00212BB0"/>
    <w:rsid w:val="00215288"/>
    <w:rsid w:val="00246E98"/>
    <w:rsid w:val="002869A6"/>
    <w:rsid w:val="00291177"/>
    <w:rsid w:val="0029341E"/>
    <w:rsid w:val="002965EC"/>
    <w:rsid w:val="002A4AC6"/>
    <w:rsid w:val="00304187"/>
    <w:rsid w:val="003213F8"/>
    <w:rsid w:val="00323C7F"/>
    <w:rsid w:val="00371316"/>
    <w:rsid w:val="003736D9"/>
    <w:rsid w:val="003B50DC"/>
    <w:rsid w:val="003C4D37"/>
    <w:rsid w:val="00437028"/>
    <w:rsid w:val="00450DAB"/>
    <w:rsid w:val="00467BD4"/>
    <w:rsid w:val="00474DCF"/>
    <w:rsid w:val="0048339C"/>
    <w:rsid w:val="00497E91"/>
    <w:rsid w:val="004A4BA6"/>
    <w:rsid w:val="004C2AAC"/>
    <w:rsid w:val="004E452D"/>
    <w:rsid w:val="005101F4"/>
    <w:rsid w:val="00562533"/>
    <w:rsid w:val="005B0AD6"/>
    <w:rsid w:val="005B349D"/>
    <w:rsid w:val="005B7C26"/>
    <w:rsid w:val="005D746A"/>
    <w:rsid w:val="005F3EBD"/>
    <w:rsid w:val="00636CBD"/>
    <w:rsid w:val="0064615E"/>
    <w:rsid w:val="00646F0A"/>
    <w:rsid w:val="006603AB"/>
    <w:rsid w:val="00681F5C"/>
    <w:rsid w:val="00692E13"/>
    <w:rsid w:val="00696584"/>
    <w:rsid w:val="006A11C2"/>
    <w:rsid w:val="006E17E5"/>
    <w:rsid w:val="0071296D"/>
    <w:rsid w:val="007D1BD7"/>
    <w:rsid w:val="007F70FD"/>
    <w:rsid w:val="0081670C"/>
    <w:rsid w:val="00834319"/>
    <w:rsid w:val="008704E3"/>
    <w:rsid w:val="0089684E"/>
    <w:rsid w:val="008B7D47"/>
    <w:rsid w:val="008E6729"/>
    <w:rsid w:val="00934F5E"/>
    <w:rsid w:val="0095359C"/>
    <w:rsid w:val="00966AF6"/>
    <w:rsid w:val="009A4344"/>
    <w:rsid w:val="009B3028"/>
    <w:rsid w:val="009C3EF8"/>
    <w:rsid w:val="009C6956"/>
    <w:rsid w:val="009D45D8"/>
    <w:rsid w:val="009D75B1"/>
    <w:rsid w:val="00A3758A"/>
    <w:rsid w:val="00A74427"/>
    <w:rsid w:val="00A82C19"/>
    <w:rsid w:val="00AC4A9C"/>
    <w:rsid w:val="00AD6FD5"/>
    <w:rsid w:val="00AF255B"/>
    <w:rsid w:val="00B33748"/>
    <w:rsid w:val="00B45805"/>
    <w:rsid w:val="00B46AE3"/>
    <w:rsid w:val="00B64A4F"/>
    <w:rsid w:val="00B839DA"/>
    <w:rsid w:val="00B976D8"/>
    <w:rsid w:val="00BB22B1"/>
    <w:rsid w:val="00BB3716"/>
    <w:rsid w:val="00C2678E"/>
    <w:rsid w:val="00C413FA"/>
    <w:rsid w:val="00C43FB0"/>
    <w:rsid w:val="00C82C27"/>
    <w:rsid w:val="00CD425C"/>
    <w:rsid w:val="00CD6C5F"/>
    <w:rsid w:val="00CD6CA8"/>
    <w:rsid w:val="00D111BE"/>
    <w:rsid w:val="00D15D62"/>
    <w:rsid w:val="00D90DBD"/>
    <w:rsid w:val="00DB3D93"/>
    <w:rsid w:val="00DE738B"/>
    <w:rsid w:val="00DF6E61"/>
    <w:rsid w:val="00E05D62"/>
    <w:rsid w:val="00E2718C"/>
    <w:rsid w:val="00E43A1F"/>
    <w:rsid w:val="00E47078"/>
    <w:rsid w:val="00E57DB6"/>
    <w:rsid w:val="00E80E83"/>
    <w:rsid w:val="00F01C01"/>
    <w:rsid w:val="00F157C5"/>
    <w:rsid w:val="00F20E45"/>
    <w:rsid w:val="00FA4F25"/>
    <w:rsid w:val="00FC78CE"/>
    <w:rsid w:val="00FD3F8E"/>
    <w:rsid w:val="00FD609D"/>
    <w:rsid w:val="00FD7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D571A"/>
  <w15:chartTrackingRefBased/>
  <w15:docId w15:val="{43DC4E6C-5327-4E95-985D-0BCD99FF3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2678E"/>
    <w:pPr>
      <w:spacing w:line="256" w:lineRule="auto"/>
    </w:pPr>
    <w:rPr>
      <w:rFonts w:eastAsiaTheme="minorEastAsia"/>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C4A9C"/>
    <w:pPr>
      <w:spacing w:after="0" w:line="240" w:lineRule="auto"/>
      <w:ind w:left="720" w:hanging="720"/>
    </w:pPr>
  </w:style>
  <w:style w:type="paragraph" w:styleId="ListParagraph">
    <w:name w:val="List Paragraph"/>
    <w:basedOn w:val="Normal"/>
    <w:uiPriority w:val="34"/>
    <w:qFormat/>
    <w:rsid w:val="00AC4A9C"/>
    <w:pPr>
      <w:ind w:left="720"/>
      <w:contextualSpacing/>
    </w:pPr>
  </w:style>
  <w:style w:type="table" w:styleId="GridTable4-Accent5">
    <w:name w:val="Grid Table 4 Accent 5"/>
    <w:basedOn w:val="TableNormal"/>
    <w:uiPriority w:val="49"/>
    <w:rsid w:val="00AC4A9C"/>
    <w:pPr>
      <w:spacing w:after="0" w:line="240" w:lineRule="auto"/>
    </w:pPr>
    <w:rPr>
      <w:rFonts w:eastAsiaTheme="minorEastAsia"/>
      <w:lang w:val="en-GB" w:eastAsia="ja-JP"/>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371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316"/>
    <w:rPr>
      <w:rFonts w:eastAsiaTheme="minorEastAsia"/>
      <w:lang w:val="en-GB" w:eastAsia="ja-JP"/>
    </w:rPr>
  </w:style>
  <w:style w:type="paragraph" w:styleId="Footer">
    <w:name w:val="footer"/>
    <w:basedOn w:val="Normal"/>
    <w:link w:val="FooterChar"/>
    <w:uiPriority w:val="99"/>
    <w:unhideWhenUsed/>
    <w:rsid w:val="00371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316"/>
    <w:rPr>
      <w:rFonts w:eastAsiaTheme="minorEastAsia"/>
      <w:lang w:val="en-GB" w:eastAsia="ja-JP"/>
    </w:rPr>
  </w:style>
  <w:style w:type="paragraph" w:styleId="FootnoteText">
    <w:name w:val="footnote text"/>
    <w:basedOn w:val="Normal"/>
    <w:link w:val="FootnoteTextChar"/>
    <w:uiPriority w:val="99"/>
    <w:semiHidden/>
    <w:unhideWhenUsed/>
    <w:rsid w:val="00B458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5805"/>
    <w:rPr>
      <w:rFonts w:eastAsiaTheme="minorEastAsia"/>
      <w:sz w:val="20"/>
      <w:szCs w:val="20"/>
      <w:lang w:val="en-GB" w:eastAsia="ja-JP"/>
    </w:rPr>
  </w:style>
  <w:style w:type="character" w:styleId="FootnoteReference">
    <w:name w:val="footnote reference"/>
    <w:basedOn w:val="DefaultParagraphFont"/>
    <w:uiPriority w:val="99"/>
    <w:semiHidden/>
    <w:unhideWhenUsed/>
    <w:rsid w:val="00B45805"/>
    <w:rPr>
      <w:vertAlign w:val="superscript"/>
    </w:rPr>
  </w:style>
  <w:style w:type="paragraph" w:styleId="NormalWeb">
    <w:name w:val="Normal (Web)"/>
    <w:basedOn w:val="Normal"/>
    <w:uiPriority w:val="99"/>
    <w:semiHidden/>
    <w:unhideWhenUsed/>
    <w:rsid w:val="009D45D8"/>
    <w:pPr>
      <w:spacing w:before="100" w:beforeAutospacing="1" w:after="100" w:afterAutospacing="1" w:line="240" w:lineRule="auto"/>
    </w:pPr>
    <w:rPr>
      <w:rFonts w:ascii="Times New Roman" w:hAnsi="Times New Roman" w:cs="Times New Roman"/>
      <w:sz w:val="24"/>
      <w:szCs w:val="24"/>
      <w:lang w:val="en-US" w:eastAsia="en-US"/>
    </w:rPr>
  </w:style>
  <w:style w:type="character" w:styleId="Hyperlink">
    <w:name w:val="Hyperlink"/>
    <w:basedOn w:val="DefaultParagraphFont"/>
    <w:uiPriority w:val="99"/>
    <w:unhideWhenUsed/>
    <w:rsid w:val="007F70FD"/>
    <w:rPr>
      <w:color w:val="0000FF"/>
      <w:u w:val="single"/>
    </w:rPr>
  </w:style>
  <w:style w:type="paragraph" w:styleId="HTMLPreformatted">
    <w:name w:val="HTML Preformatted"/>
    <w:basedOn w:val="Normal"/>
    <w:link w:val="HTMLPreformattedChar"/>
    <w:uiPriority w:val="99"/>
    <w:unhideWhenUsed/>
    <w:rsid w:val="00AF25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AF255B"/>
    <w:rPr>
      <w:rFonts w:ascii="Courier New" w:hAnsi="Courier New" w:cs="Courier New"/>
      <w:sz w:val="20"/>
      <w:szCs w:val="20"/>
    </w:rPr>
  </w:style>
  <w:style w:type="character" w:styleId="FollowedHyperlink">
    <w:name w:val="FollowedHyperlink"/>
    <w:basedOn w:val="DefaultParagraphFont"/>
    <w:uiPriority w:val="99"/>
    <w:semiHidden/>
    <w:unhideWhenUsed/>
    <w:rsid w:val="0043702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6669">
      <w:bodyDiv w:val="1"/>
      <w:marLeft w:val="0"/>
      <w:marRight w:val="0"/>
      <w:marTop w:val="0"/>
      <w:marBottom w:val="0"/>
      <w:divBdr>
        <w:top w:val="none" w:sz="0" w:space="0" w:color="auto"/>
        <w:left w:val="none" w:sz="0" w:space="0" w:color="auto"/>
        <w:bottom w:val="none" w:sz="0" w:space="0" w:color="auto"/>
        <w:right w:val="none" w:sz="0" w:space="0" w:color="auto"/>
      </w:divBdr>
    </w:div>
    <w:div w:id="24251924">
      <w:bodyDiv w:val="1"/>
      <w:marLeft w:val="0"/>
      <w:marRight w:val="0"/>
      <w:marTop w:val="0"/>
      <w:marBottom w:val="0"/>
      <w:divBdr>
        <w:top w:val="none" w:sz="0" w:space="0" w:color="auto"/>
        <w:left w:val="none" w:sz="0" w:space="0" w:color="auto"/>
        <w:bottom w:val="none" w:sz="0" w:space="0" w:color="auto"/>
        <w:right w:val="none" w:sz="0" w:space="0" w:color="auto"/>
      </w:divBdr>
    </w:div>
    <w:div w:id="34741570">
      <w:bodyDiv w:val="1"/>
      <w:marLeft w:val="0"/>
      <w:marRight w:val="0"/>
      <w:marTop w:val="0"/>
      <w:marBottom w:val="0"/>
      <w:divBdr>
        <w:top w:val="none" w:sz="0" w:space="0" w:color="auto"/>
        <w:left w:val="none" w:sz="0" w:space="0" w:color="auto"/>
        <w:bottom w:val="none" w:sz="0" w:space="0" w:color="auto"/>
        <w:right w:val="none" w:sz="0" w:space="0" w:color="auto"/>
      </w:divBdr>
    </w:div>
    <w:div w:id="45104917">
      <w:bodyDiv w:val="1"/>
      <w:marLeft w:val="0"/>
      <w:marRight w:val="0"/>
      <w:marTop w:val="0"/>
      <w:marBottom w:val="0"/>
      <w:divBdr>
        <w:top w:val="none" w:sz="0" w:space="0" w:color="auto"/>
        <w:left w:val="none" w:sz="0" w:space="0" w:color="auto"/>
        <w:bottom w:val="none" w:sz="0" w:space="0" w:color="auto"/>
        <w:right w:val="none" w:sz="0" w:space="0" w:color="auto"/>
      </w:divBdr>
    </w:div>
    <w:div w:id="152307485">
      <w:bodyDiv w:val="1"/>
      <w:marLeft w:val="0"/>
      <w:marRight w:val="0"/>
      <w:marTop w:val="0"/>
      <w:marBottom w:val="0"/>
      <w:divBdr>
        <w:top w:val="none" w:sz="0" w:space="0" w:color="auto"/>
        <w:left w:val="none" w:sz="0" w:space="0" w:color="auto"/>
        <w:bottom w:val="none" w:sz="0" w:space="0" w:color="auto"/>
        <w:right w:val="none" w:sz="0" w:space="0" w:color="auto"/>
      </w:divBdr>
    </w:div>
    <w:div w:id="199366162">
      <w:bodyDiv w:val="1"/>
      <w:marLeft w:val="0"/>
      <w:marRight w:val="0"/>
      <w:marTop w:val="0"/>
      <w:marBottom w:val="0"/>
      <w:divBdr>
        <w:top w:val="none" w:sz="0" w:space="0" w:color="auto"/>
        <w:left w:val="none" w:sz="0" w:space="0" w:color="auto"/>
        <w:bottom w:val="none" w:sz="0" w:space="0" w:color="auto"/>
        <w:right w:val="none" w:sz="0" w:space="0" w:color="auto"/>
      </w:divBdr>
    </w:div>
    <w:div w:id="308555583">
      <w:bodyDiv w:val="1"/>
      <w:marLeft w:val="0"/>
      <w:marRight w:val="0"/>
      <w:marTop w:val="0"/>
      <w:marBottom w:val="0"/>
      <w:divBdr>
        <w:top w:val="none" w:sz="0" w:space="0" w:color="auto"/>
        <w:left w:val="none" w:sz="0" w:space="0" w:color="auto"/>
        <w:bottom w:val="none" w:sz="0" w:space="0" w:color="auto"/>
        <w:right w:val="none" w:sz="0" w:space="0" w:color="auto"/>
      </w:divBdr>
    </w:div>
    <w:div w:id="337931769">
      <w:bodyDiv w:val="1"/>
      <w:marLeft w:val="0"/>
      <w:marRight w:val="0"/>
      <w:marTop w:val="0"/>
      <w:marBottom w:val="0"/>
      <w:divBdr>
        <w:top w:val="none" w:sz="0" w:space="0" w:color="auto"/>
        <w:left w:val="none" w:sz="0" w:space="0" w:color="auto"/>
        <w:bottom w:val="none" w:sz="0" w:space="0" w:color="auto"/>
        <w:right w:val="none" w:sz="0" w:space="0" w:color="auto"/>
      </w:divBdr>
    </w:div>
    <w:div w:id="387189401">
      <w:bodyDiv w:val="1"/>
      <w:marLeft w:val="0"/>
      <w:marRight w:val="0"/>
      <w:marTop w:val="0"/>
      <w:marBottom w:val="0"/>
      <w:divBdr>
        <w:top w:val="none" w:sz="0" w:space="0" w:color="auto"/>
        <w:left w:val="none" w:sz="0" w:space="0" w:color="auto"/>
        <w:bottom w:val="none" w:sz="0" w:space="0" w:color="auto"/>
        <w:right w:val="none" w:sz="0" w:space="0" w:color="auto"/>
      </w:divBdr>
    </w:div>
    <w:div w:id="399331799">
      <w:bodyDiv w:val="1"/>
      <w:marLeft w:val="0"/>
      <w:marRight w:val="0"/>
      <w:marTop w:val="0"/>
      <w:marBottom w:val="0"/>
      <w:divBdr>
        <w:top w:val="none" w:sz="0" w:space="0" w:color="auto"/>
        <w:left w:val="none" w:sz="0" w:space="0" w:color="auto"/>
        <w:bottom w:val="none" w:sz="0" w:space="0" w:color="auto"/>
        <w:right w:val="none" w:sz="0" w:space="0" w:color="auto"/>
      </w:divBdr>
    </w:div>
    <w:div w:id="441343811">
      <w:bodyDiv w:val="1"/>
      <w:marLeft w:val="0"/>
      <w:marRight w:val="0"/>
      <w:marTop w:val="0"/>
      <w:marBottom w:val="0"/>
      <w:divBdr>
        <w:top w:val="none" w:sz="0" w:space="0" w:color="auto"/>
        <w:left w:val="none" w:sz="0" w:space="0" w:color="auto"/>
        <w:bottom w:val="none" w:sz="0" w:space="0" w:color="auto"/>
        <w:right w:val="none" w:sz="0" w:space="0" w:color="auto"/>
      </w:divBdr>
    </w:div>
    <w:div w:id="486869526">
      <w:bodyDiv w:val="1"/>
      <w:marLeft w:val="0"/>
      <w:marRight w:val="0"/>
      <w:marTop w:val="0"/>
      <w:marBottom w:val="0"/>
      <w:divBdr>
        <w:top w:val="none" w:sz="0" w:space="0" w:color="auto"/>
        <w:left w:val="none" w:sz="0" w:space="0" w:color="auto"/>
        <w:bottom w:val="none" w:sz="0" w:space="0" w:color="auto"/>
        <w:right w:val="none" w:sz="0" w:space="0" w:color="auto"/>
      </w:divBdr>
    </w:div>
    <w:div w:id="703136488">
      <w:bodyDiv w:val="1"/>
      <w:marLeft w:val="0"/>
      <w:marRight w:val="0"/>
      <w:marTop w:val="0"/>
      <w:marBottom w:val="0"/>
      <w:divBdr>
        <w:top w:val="none" w:sz="0" w:space="0" w:color="auto"/>
        <w:left w:val="none" w:sz="0" w:space="0" w:color="auto"/>
        <w:bottom w:val="none" w:sz="0" w:space="0" w:color="auto"/>
        <w:right w:val="none" w:sz="0" w:space="0" w:color="auto"/>
      </w:divBdr>
    </w:div>
    <w:div w:id="787965663">
      <w:bodyDiv w:val="1"/>
      <w:marLeft w:val="0"/>
      <w:marRight w:val="0"/>
      <w:marTop w:val="0"/>
      <w:marBottom w:val="0"/>
      <w:divBdr>
        <w:top w:val="none" w:sz="0" w:space="0" w:color="auto"/>
        <w:left w:val="none" w:sz="0" w:space="0" w:color="auto"/>
        <w:bottom w:val="none" w:sz="0" w:space="0" w:color="auto"/>
        <w:right w:val="none" w:sz="0" w:space="0" w:color="auto"/>
      </w:divBdr>
    </w:div>
    <w:div w:id="832138395">
      <w:bodyDiv w:val="1"/>
      <w:marLeft w:val="0"/>
      <w:marRight w:val="0"/>
      <w:marTop w:val="0"/>
      <w:marBottom w:val="0"/>
      <w:divBdr>
        <w:top w:val="none" w:sz="0" w:space="0" w:color="auto"/>
        <w:left w:val="none" w:sz="0" w:space="0" w:color="auto"/>
        <w:bottom w:val="none" w:sz="0" w:space="0" w:color="auto"/>
        <w:right w:val="none" w:sz="0" w:space="0" w:color="auto"/>
      </w:divBdr>
    </w:div>
    <w:div w:id="1001660622">
      <w:bodyDiv w:val="1"/>
      <w:marLeft w:val="0"/>
      <w:marRight w:val="0"/>
      <w:marTop w:val="0"/>
      <w:marBottom w:val="0"/>
      <w:divBdr>
        <w:top w:val="none" w:sz="0" w:space="0" w:color="auto"/>
        <w:left w:val="none" w:sz="0" w:space="0" w:color="auto"/>
        <w:bottom w:val="none" w:sz="0" w:space="0" w:color="auto"/>
        <w:right w:val="none" w:sz="0" w:space="0" w:color="auto"/>
      </w:divBdr>
    </w:div>
    <w:div w:id="1016031273">
      <w:bodyDiv w:val="1"/>
      <w:marLeft w:val="0"/>
      <w:marRight w:val="0"/>
      <w:marTop w:val="0"/>
      <w:marBottom w:val="0"/>
      <w:divBdr>
        <w:top w:val="none" w:sz="0" w:space="0" w:color="auto"/>
        <w:left w:val="none" w:sz="0" w:space="0" w:color="auto"/>
        <w:bottom w:val="none" w:sz="0" w:space="0" w:color="auto"/>
        <w:right w:val="none" w:sz="0" w:space="0" w:color="auto"/>
      </w:divBdr>
    </w:div>
    <w:div w:id="1135412606">
      <w:bodyDiv w:val="1"/>
      <w:marLeft w:val="0"/>
      <w:marRight w:val="0"/>
      <w:marTop w:val="0"/>
      <w:marBottom w:val="0"/>
      <w:divBdr>
        <w:top w:val="none" w:sz="0" w:space="0" w:color="auto"/>
        <w:left w:val="none" w:sz="0" w:space="0" w:color="auto"/>
        <w:bottom w:val="none" w:sz="0" w:space="0" w:color="auto"/>
        <w:right w:val="none" w:sz="0" w:space="0" w:color="auto"/>
      </w:divBdr>
    </w:div>
    <w:div w:id="1138189366">
      <w:bodyDiv w:val="1"/>
      <w:marLeft w:val="0"/>
      <w:marRight w:val="0"/>
      <w:marTop w:val="0"/>
      <w:marBottom w:val="0"/>
      <w:divBdr>
        <w:top w:val="none" w:sz="0" w:space="0" w:color="auto"/>
        <w:left w:val="none" w:sz="0" w:space="0" w:color="auto"/>
        <w:bottom w:val="none" w:sz="0" w:space="0" w:color="auto"/>
        <w:right w:val="none" w:sz="0" w:space="0" w:color="auto"/>
      </w:divBdr>
    </w:div>
    <w:div w:id="1176923725">
      <w:bodyDiv w:val="1"/>
      <w:marLeft w:val="0"/>
      <w:marRight w:val="0"/>
      <w:marTop w:val="0"/>
      <w:marBottom w:val="0"/>
      <w:divBdr>
        <w:top w:val="none" w:sz="0" w:space="0" w:color="auto"/>
        <w:left w:val="none" w:sz="0" w:space="0" w:color="auto"/>
        <w:bottom w:val="none" w:sz="0" w:space="0" w:color="auto"/>
        <w:right w:val="none" w:sz="0" w:space="0" w:color="auto"/>
      </w:divBdr>
    </w:div>
    <w:div w:id="1204828802">
      <w:bodyDiv w:val="1"/>
      <w:marLeft w:val="0"/>
      <w:marRight w:val="0"/>
      <w:marTop w:val="0"/>
      <w:marBottom w:val="0"/>
      <w:divBdr>
        <w:top w:val="none" w:sz="0" w:space="0" w:color="auto"/>
        <w:left w:val="none" w:sz="0" w:space="0" w:color="auto"/>
        <w:bottom w:val="none" w:sz="0" w:space="0" w:color="auto"/>
        <w:right w:val="none" w:sz="0" w:space="0" w:color="auto"/>
      </w:divBdr>
    </w:div>
    <w:div w:id="1439519959">
      <w:bodyDiv w:val="1"/>
      <w:marLeft w:val="0"/>
      <w:marRight w:val="0"/>
      <w:marTop w:val="0"/>
      <w:marBottom w:val="0"/>
      <w:divBdr>
        <w:top w:val="none" w:sz="0" w:space="0" w:color="auto"/>
        <w:left w:val="none" w:sz="0" w:space="0" w:color="auto"/>
        <w:bottom w:val="none" w:sz="0" w:space="0" w:color="auto"/>
        <w:right w:val="none" w:sz="0" w:space="0" w:color="auto"/>
      </w:divBdr>
    </w:div>
    <w:div w:id="1448812051">
      <w:bodyDiv w:val="1"/>
      <w:marLeft w:val="0"/>
      <w:marRight w:val="0"/>
      <w:marTop w:val="0"/>
      <w:marBottom w:val="0"/>
      <w:divBdr>
        <w:top w:val="none" w:sz="0" w:space="0" w:color="auto"/>
        <w:left w:val="none" w:sz="0" w:space="0" w:color="auto"/>
        <w:bottom w:val="none" w:sz="0" w:space="0" w:color="auto"/>
        <w:right w:val="none" w:sz="0" w:space="0" w:color="auto"/>
      </w:divBdr>
    </w:div>
    <w:div w:id="1517041404">
      <w:bodyDiv w:val="1"/>
      <w:marLeft w:val="0"/>
      <w:marRight w:val="0"/>
      <w:marTop w:val="0"/>
      <w:marBottom w:val="0"/>
      <w:divBdr>
        <w:top w:val="none" w:sz="0" w:space="0" w:color="auto"/>
        <w:left w:val="none" w:sz="0" w:space="0" w:color="auto"/>
        <w:bottom w:val="none" w:sz="0" w:space="0" w:color="auto"/>
        <w:right w:val="none" w:sz="0" w:space="0" w:color="auto"/>
      </w:divBdr>
    </w:div>
    <w:div w:id="1532106833">
      <w:bodyDiv w:val="1"/>
      <w:marLeft w:val="0"/>
      <w:marRight w:val="0"/>
      <w:marTop w:val="0"/>
      <w:marBottom w:val="0"/>
      <w:divBdr>
        <w:top w:val="none" w:sz="0" w:space="0" w:color="auto"/>
        <w:left w:val="none" w:sz="0" w:space="0" w:color="auto"/>
        <w:bottom w:val="none" w:sz="0" w:space="0" w:color="auto"/>
        <w:right w:val="none" w:sz="0" w:space="0" w:color="auto"/>
      </w:divBdr>
    </w:div>
    <w:div w:id="1671518431">
      <w:bodyDiv w:val="1"/>
      <w:marLeft w:val="0"/>
      <w:marRight w:val="0"/>
      <w:marTop w:val="0"/>
      <w:marBottom w:val="0"/>
      <w:divBdr>
        <w:top w:val="none" w:sz="0" w:space="0" w:color="auto"/>
        <w:left w:val="none" w:sz="0" w:space="0" w:color="auto"/>
        <w:bottom w:val="none" w:sz="0" w:space="0" w:color="auto"/>
        <w:right w:val="none" w:sz="0" w:space="0" w:color="auto"/>
      </w:divBdr>
    </w:div>
    <w:div w:id="1887064997">
      <w:bodyDiv w:val="1"/>
      <w:marLeft w:val="0"/>
      <w:marRight w:val="0"/>
      <w:marTop w:val="0"/>
      <w:marBottom w:val="0"/>
      <w:divBdr>
        <w:top w:val="none" w:sz="0" w:space="0" w:color="auto"/>
        <w:left w:val="none" w:sz="0" w:space="0" w:color="auto"/>
        <w:bottom w:val="none" w:sz="0" w:space="0" w:color="auto"/>
        <w:right w:val="none" w:sz="0" w:space="0" w:color="auto"/>
      </w:divBdr>
    </w:div>
    <w:div w:id="1939212378">
      <w:bodyDiv w:val="1"/>
      <w:marLeft w:val="0"/>
      <w:marRight w:val="0"/>
      <w:marTop w:val="0"/>
      <w:marBottom w:val="0"/>
      <w:divBdr>
        <w:top w:val="none" w:sz="0" w:space="0" w:color="auto"/>
        <w:left w:val="none" w:sz="0" w:space="0" w:color="auto"/>
        <w:bottom w:val="none" w:sz="0" w:space="0" w:color="auto"/>
        <w:right w:val="none" w:sz="0" w:space="0" w:color="auto"/>
      </w:divBdr>
    </w:div>
    <w:div w:id="209180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7</TotalTime>
  <Pages>13</Pages>
  <Words>3598</Words>
  <Characters>20515</Characters>
  <Application>Microsoft Macintosh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gar D. Law</dc:creator>
  <cp:keywords/>
  <dc:description/>
  <cp:lastModifiedBy>Microsoft Office User</cp:lastModifiedBy>
  <cp:revision>62</cp:revision>
  <dcterms:created xsi:type="dcterms:W3CDTF">2018-12-30T23:11:00Z</dcterms:created>
  <dcterms:modified xsi:type="dcterms:W3CDTF">2019-09-12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71YnFL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